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7BF04E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40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40"/>
          <w:szCs w:val="28"/>
          <w:rtl/>
        </w:rPr>
        <w:t>بسم الله الرحمن الرحیم</w:t>
      </w:r>
    </w:p>
    <w:p w14:paraId="12BEAE44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830169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27DF2E98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/>
          <w:bCs/>
          <w:noProof/>
          <w:color w:val="000000" w:themeColor="text1"/>
          <w:sz w:val="24"/>
          <w:szCs w:val="24"/>
        </w:rPr>
        <w:drawing>
          <wp:inline distT="0" distB="0" distL="0" distR="0" wp14:anchorId="043FA694" wp14:editId="18E627FA">
            <wp:extent cx="1291166" cy="1291166"/>
            <wp:effectExtent l="0" t="0" r="4445" b="4445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0B5E8150-5828-419E-BBE4-C500D7A6B09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0B5E8150-5828-419E-BBE4-C500D7A6B09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7615" cy="1297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0B363D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گاه صنعتی شریف</w:t>
      </w:r>
    </w:p>
    <w:p w14:paraId="212CA4C5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4"/>
          <w:szCs w:val="24"/>
          <w:rtl/>
        </w:rPr>
        <w:t>دانشکده مهندسی کامپیوتر</w:t>
      </w:r>
    </w:p>
    <w:p w14:paraId="48B9CE8A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  <w:rtl/>
        </w:rPr>
      </w:pPr>
    </w:p>
    <w:p w14:paraId="1B356E1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4"/>
          <w:szCs w:val="24"/>
        </w:rPr>
      </w:pPr>
    </w:p>
    <w:p w14:paraId="300618DF" w14:textId="6FED1BBE" w:rsidR="0007308A" w:rsidRPr="00530868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2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 xml:space="preserve">درس: 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  <w:lang w:bidi="fa-IR"/>
        </w:rPr>
        <w:t>مقدمه بیوانفورماتیک</w:t>
      </w:r>
      <w:r w:rsidRPr="00530868">
        <w:rPr>
          <w:rFonts w:ascii="Scheherazade" w:eastAsia="Scheherazade" w:hAnsi="Scheherazade" w:cs="B Titr"/>
          <w:bCs/>
          <w:color w:val="000000" w:themeColor="text1"/>
          <w:sz w:val="32"/>
          <w:szCs w:val="28"/>
          <w:rtl/>
          <w:lang w:bidi="fa-IR"/>
        </w:rPr>
        <w:br/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32"/>
          <w:szCs w:val="28"/>
          <w:rtl/>
        </w:rPr>
        <w:t>استاد درس: دکتر شریفی، دکتر کوهی</w:t>
      </w:r>
    </w:p>
    <w:p w14:paraId="0EC9E79F" w14:textId="77777777" w:rsidR="00323905" w:rsidRPr="00323905" w:rsidRDefault="0007308A" w:rsidP="0007308A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پروژه پایانی: تجربه اولیه در تحلیل داده</w:t>
      </w:r>
      <w:r w:rsidR="00A300A2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</w:rPr>
        <w:t>بیوانفورماتیک</w:t>
      </w:r>
      <w:r w:rsidR="00323905"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 </w:t>
      </w:r>
    </w:p>
    <w:p w14:paraId="74F4F50E" w14:textId="17848C1F" w:rsidR="0007308A" w:rsidRPr="00323905" w:rsidRDefault="00323905" w:rsidP="00323905">
      <w:pPr>
        <w:bidi/>
        <w:spacing w:line="360" w:lineRule="auto"/>
        <w:jc w:val="center"/>
        <w:rPr>
          <w:rFonts w:ascii="Scheherazade" w:eastAsia="Scheherazade" w:hAnsi="Scheherazade" w:cs="B Titr"/>
          <w:bCs/>
          <w:color w:val="000000" w:themeColor="text1"/>
          <w:sz w:val="36"/>
          <w:szCs w:val="36"/>
          <w:rtl/>
          <w:lang w:bidi="fa-IR"/>
        </w:rPr>
      </w:pP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(بررسی داده</w:t>
      </w:r>
      <w:r w:rsidR="000C4034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 xml:space="preserve">‌های </w:t>
      </w:r>
      <w:r w:rsidRPr="00323905">
        <w:rPr>
          <w:rFonts w:ascii="Scheherazade" w:eastAsia="Scheherazade" w:hAnsi="Scheherazade" w:cs="B Titr" w:hint="cs"/>
          <w:bCs/>
          <w:color w:val="000000" w:themeColor="text1"/>
          <w:sz w:val="36"/>
          <w:szCs w:val="36"/>
          <w:rtl/>
          <w:lang w:bidi="fa-IR"/>
        </w:rPr>
        <w:t>سرطان خون)</w:t>
      </w:r>
    </w:p>
    <w:p w14:paraId="746A1650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4D33A696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Lotus"/>
          <w:b/>
          <w:color w:val="000000" w:themeColor="text1"/>
          <w:sz w:val="24"/>
          <w:szCs w:val="24"/>
        </w:rPr>
      </w:pPr>
    </w:p>
    <w:p w14:paraId="518AA7F3" w14:textId="6BF28E0D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دانشجو:</w:t>
      </w:r>
    </w:p>
    <w:p w14:paraId="581221C4" w14:textId="01FFF3AA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محمدحسین موثقی</w:t>
      </w:r>
      <w:r w:rsidR="0043523B"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‌</w:t>
      </w: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نیا</w:t>
      </w:r>
    </w:p>
    <w:p w14:paraId="345B7629" w14:textId="77777777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</w:p>
    <w:p w14:paraId="646F74B7" w14:textId="242180EB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شماره دانشجویی:</w:t>
      </w:r>
    </w:p>
    <w:p w14:paraId="35F3192D" w14:textId="3C4AFEE6" w:rsidR="0007308A" w:rsidRPr="00530868" w:rsidRDefault="0007308A" w:rsidP="0007308A">
      <w:pPr>
        <w:bidi/>
        <w:jc w:val="center"/>
        <w:rPr>
          <w:rFonts w:ascii="Scheherazade" w:eastAsia="Scheherazade" w:hAnsi="Scheherazade" w:cs="B Titr"/>
          <w:bCs/>
          <w:color w:val="000000" w:themeColor="text1"/>
          <w:sz w:val="28"/>
          <w:szCs w:val="28"/>
        </w:rPr>
      </w:pPr>
      <w:r w:rsidRPr="00530868">
        <w:rPr>
          <w:rFonts w:ascii="Scheherazade" w:eastAsia="Scheherazade" w:hAnsi="Scheherazade" w:cs="B Titr" w:hint="cs"/>
          <w:bCs/>
          <w:color w:val="000000" w:themeColor="text1"/>
          <w:sz w:val="28"/>
          <w:szCs w:val="28"/>
          <w:rtl/>
        </w:rPr>
        <w:t>400200919</w:t>
      </w:r>
    </w:p>
    <w:p w14:paraId="6784FDDF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</w:rPr>
      </w:pPr>
    </w:p>
    <w:p w14:paraId="740C3664" w14:textId="77777777" w:rsidR="0007308A" w:rsidRPr="00530868" w:rsidRDefault="0007308A" w:rsidP="0007308A">
      <w:pPr>
        <w:bidi/>
        <w:rPr>
          <w:rFonts w:ascii="Scheherazade" w:eastAsia="Scheherazade" w:hAnsi="Scheherazade" w:cs="B Lotus"/>
          <w:color w:val="000000" w:themeColor="text1"/>
          <w:sz w:val="36"/>
          <w:szCs w:val="36"/>
          <w:rtl/>
        </w:rPr>
      </w:pPr>
    </w:p>
    <w:p w14:paraId="5B13AA98" w14:textId="67AEBAF7" w:rsidR="000F2452" w:rsidRDefault="0007308A" w:rsidP="0007308A">
      <w:pPr>
        <w:bidi/>
        <w:jc w:val="center"/>
        <w:rPr>
          <w:rFonts w:ascii="Scheherazade" w:eastAsia="Scheherazade" w:hAnsi="Scheherazade" w:cs="B Titr"/>
          <w:color w:val="000000" w:themeColor="text1"/>
          <w:sz w:val="28"/>
          <w:szCs w:val="28"/>
          <w:rtl/>
        </w:rPr>
      </w:pPr>
      <w:r w:rsidRPr="00530868">
        <w:rPr>
          <w:rFonts w:ascii="Scheherazade" w:eastAsia="Scheherazade" w:hAnsi="Scheherazade" w:cs="B Titr" w:hint="cs"/>
          <w:color w:val="000000" w:themeColor="text1"/>
          <w:sz w:val="28"/>
          <w:szCs w:val="28"/>
          <w:rtl/>
        </w:rPr>
        <w:t>بهمن 1400</w:t>
      </w:r>
    </w:p>
    <w:sdt>
      <w:sdtPr>
        <w:rPr>
          <w:rFonts w:ascii="Arial" w:eastAsia="Arial" w:hAnsi="Arial" w:cs="Arial"/>
          <w:color w:val="auto"/>
          <w:sz w:val="22"/>
          <w:szCs w:val="22"/>
          <w:rtl/>
          <w:lang w:val="en"/>
        </w:rPr>
        <w:id w:val="-150049796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66F40F9" w14:textId="2BF192C3" w:rsidR="00F30366" w:rsidRPr="00F30366" w:rsidRDefault="00F30366" w:rsidP="00882078">
          <w:pPr>
            <w:pStyle w:val="TOCHeading"/>
            <w:bidi/>
            <w:rPr>
              <w:rFonts w:cs="B Lotus"/>
              <w:b/>
              <w:bCs/>
              <w:color w:val="auto"/>
            </w:rPr>
          </w:pPr>
          <w:r w:rsidRPr="00F30366">
            <w:rPr>
              <w:rFonts w:cs="B Lotus" w:hint="cs"/>
              <w:b/>
              <w:bCs/>
              <w:color w:val="auto"/>
              <w:rtl/>
            </w:rPr>
            <w:t>فهرست</w:t>
          </w:r>
        </w:p>
        <w:p w14:paraId="372A730F" w14:textId="35980BDB" w:rsidR="00882078" w:rsidRDefault="00F30366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r w:rsidRPr="00F30366">
            <w:rPr>
              <w:rFonts w:cs="B Lotus"/>
            </w:rPr>
            <w:fldChar w:fldCharType="begin"/>
          </w:r>
          <w:r w:rsidRPr="00F30366">
            <w:rPr>
              <w:rFonts w:cs="B Lotus"/>
            </w:rPr>
            <w:instrText xml:space="preserve"> TOC \o "1-3" \h \z \u </w:instrText>
          </w:r>
          <w:r w:rsidRPr="00F30366">
            <w:rPr>
              <w:rFonts w:cs="B Lotus"/>
            </w:rPr>
            <w:fldChar w:fldCharType="separate"/>
          </w:r>
          <w:hyperlink w:anchor="_Toc95036989" w:history="1"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1. مقدمه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89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28CDC9D" w14:textId="4C91D158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0" w:history="1"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1-1 دادگان و ابزارها و روش‌ها</w:t>
            </w:r>
            <w:r w:rsidR="00882078" w:rsidRPr="00AE2250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مورد استفاده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0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20F86EE5" w14:textId="08D4D171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1" w:history="1"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2-1 تنظ</w:t>
            </w:r>
            <w:r w:rsidR="00882078" w:rsidRPr="00AE2250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مات</w:t>
            </w:r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و موارد اول</w:t>
            </w:r>
            <w:r w:rsidR="00882078" w:rsidRPr="00AE2250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ه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1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5C30468" w14:textId="54C69D33" w:rsidR="00882078" w:rsidRDefault="00C13164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2" w:history="1"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>2. کنترل ک</w:t>
            </w:r>
            <w:r w:rsidR="00882078" w:rsidRPr="00AE2250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ف</w:t>
            </w:r>
            <w:r w:rsidR="00882078" w:rsidRPr="00AE2250">
              <w:rPr>
                <w:rStyle w:val="Hyperlink"/>
                <w:rFonts w:ascii="Scheherazade" w:eastAsia="Scheherazade" w:hAnsi="Scheherazade"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ascii="Scheherazade" w:eastAsia="Scheherazade" w:hAnsi="Scheherazade" w:cs="B Lotus" w:hint="eastAsia"/>
                <w:b/>
                <w:bCs/>
                <w:noProof/>
                <w:rtl/>
                <w:lang w:val="en-US" w:bidi="fa-IR"/>
              </w:rPr>
              <w:t>ت</w:t>
            </w:r>
            <w:r w:rsidR="00882078" w:rsidRPr="00AE2250">
              <w:rPr>
                <w:rStyle w:val="Hyperlink"/>
                <w:rFonts w:ascii="Scheherazade" w:eastAsia="Scheherazade" w:hAnsi="Scheherazade" w:cs="B Lotus"/>
                <w:b/>
                <w:bCs/>
                <w:noProof/>
                <w:rtl/>
                <w:lang w:val="en-US" w:bidi="fa-IR"/>
              </w:rPr>
              <w:t xml:space="preserve"> داده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2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5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558CF2FB" w14:textId="53DE1301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3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2. نرمال‌ساز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و نمودار جعبه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3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5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1B5261ED" w14:textId="5A6D6251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4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2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4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14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4283734D" w14:textId="083F9A04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5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3-2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تمام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5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14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47EB1F46" w14:textId="3E0E7533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6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3-2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همبستگ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نمونه‌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سالم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6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16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221B9327" w14:textId="2E65BA87" w:rsidR="00882078" w:rsidRDefault="00C13164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7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تم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ز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ژن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7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17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16E90707" w14:textId="2A3721FC" w:rsidR="00882078" w:rsidRDefault="00C13164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8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</w:rPr>
              <w:t>4. آنال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</w:rPr>
              <w:t>ز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 xml:space="preserve">Gene ontology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</w:rPr>
              <w:t>و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</w:rPr>
              <w:t xml:space="preserve"> 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</w:rPr>
              <w:t>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8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2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04BF5271" w14:textId="77D4553D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6999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6999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2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3ACA63B0" w14:textId="7B243E80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0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1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0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3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015F17FB" w14:textId="6E23E384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1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1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1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5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38279EC6" w14:textId="24EF0737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2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1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2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6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6302DA4F" w14:textId="40CFC9B9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3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4-1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pathwa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‌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‌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3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8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F7DFFD5" w14:textId="423309F5" w:rsidR="00882078" w:rsidRDefault="00C13164" w:rsidP="00882078">
          <w:pPr>
            <w:pStyle w:val="TOC2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4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4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29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1FCC873E" w14:textId="3798C1E2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5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1-2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5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0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046D088E" w14:textId="52CC20BF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6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2-2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Monocytes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6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2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65EDD772" w14:textId="35E224AD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7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3-2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افز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ش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7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6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06F2287" w14:textId="573C7532" w:rsidR="00882078" w:rsidRDefault="00C13164" w:rsidP="00882078">
          <w:pPr>
            <w:pStyle w:val="TOC3"/>
            <w:tabs>
              <w:tab w:val="right" w:leader="dot" w:pos="9016"/>
            </w:tabs>
            <w:bidi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8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>4-2-4. 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Gene ontology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مرتبط با دسته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AML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ر مقابل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lang w:val="en-US" w:bidi="fa-IR"/>
              </w:rPr>
              <w:t>CD34+HSPC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که کاهش ب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val="en-US" w:bidi="fa-IR"/>
              </w:rPr>
              <w:t>ی</w:t>
            </w:r>
            <w:r w:rsidR="00882078" w:rsidRPr="00AE2250">
              <w:rPr>
                <w:rStyle w:val="Hyperlink"/>
                <w:rFonts w:cs="B Lotus" w:hint="eastAsia"/>
                <w:b/>
                <w:bCs/>
                <w:noProof/>
                <w:rtl/>
                <w:lang w:val="en-US" w:bidi="fa-IR"/>
              </w:rPr>
              <w:t>ان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val="en-US" w:bidi="fa-IR"/>
              </w:rPr>
              <w:t xml:space="preserve"> داشته اند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8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9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28C8761" w14:textId="65C96576" w:rsidR="00882078" w:rsidRDefault="00C13164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09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</w:rPr>
              <w:t xml:space="preserve">5.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>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مقالات مرتبط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09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9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14329BA3" w14:textId="73CD1EAA" w:rsidR="00882078" w:rsidRDefault="00C13164" w:rsidP="00882078">
          <w:pPr>
            <w:pStyle w:val="TOC1"/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95037010" w:history="1"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</w:rPr>
              <w:t xml:space="preserve">6. 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>بررس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داروها</w:t>
            </w:r>
            <w:r w:rsidR="00882078" w:rsidRPr="00AE2250">
              <w:rPr>
                <w:rStyle w:val="Hyperlink"/>
                <w:rFonts w:cs="B Lotus" w:hint="cs"/>
                <w:b/>
                <w:bCs/>
                <w:noProof/>
                <w:rtl/>
                <w:lang w:bidi="fa-IR"/>
              </w:rPr>
              <w:t>ی</w:t>
            </w:r>
            <w:r w:rsidR="00882078" w:rsidRPr="00AE2250">
              <w:rPr>
                <w:rStyle w:val="Hyperlink"/>
                <w:rFonts w:cs="B Lotus"/>
                <w:b/>
                <w:bCs/>
                <w:noProof/>
                <w:rtl/>
                <w:lang w:bidi="fa-IR"/>
              </w:rPr>
              <w:t xml:space="preserve"> مرتبط</w:t>
            </w:r>
            <w:r w:rsidR="00882078">
              <w:rPr>
                <w:noProof/>
                <w:webHidden/>
              </w:rPr>
              <w:tab/>
            </w:r>
            <w:r w:rsidR="00882078">
              <w:rPr>
                <w:noProof/>
                <w:webHidden/>
              </w:rPr>
              <w:fldChar w:fldCharType="begin"/>
            </w:r>
            <w:r w:rsidR="00882078">
              <w:rPr>
                <w:noProof/>
                <w:webHidden/>
              </w:rPr>
              <w:instrText xml:space="preserve"> PAGEREF _Toc95037010 \h </w:instrText>
            </w:r>
            <w:r w:rsidR="00882078">
              <w:rPr>
                <w:noProof/>
                <w:webHidden/>
              </w:rPr>
            </w:r>
            <w:r w:rsidR="00882078">
              <w:rPr>
                <w:noProof/>
                <w:webHidden/>
              </w:rPr>
              <w:fldChar w:fldCharType="separate"/>
            </w:r>
            <w:r w:rsidR="00882078">
              <w:rPr>
                <w:noProof/>
                <w:webHidden/>
                <w:rtl/>
              </w:rPr>
              <w:t>39</w:t>
            </w:r>
            <w:r w:rsidR="00882078">
              <w:rPr>
                <w:noProof/>
                <w:webHidden/>
              </w:rPr>
              <w:fldChar w:fldCharType="end"/>
            </w:r>
          </w:hyperlink>
        </w:p>
        <w:p w14:paraId="751C55EA" w14:textId="74897861" w:rsidR="00F30366" w:rsidRDefault="00F30366" w:rsidP="00882078">
          <w:pPr>
            <w:bidi/>
          </w:pPr>
          <w:r w:rsidRPr="00F30366">
            <w:rPr>
              <w:rFonts w:cs="B Lotus"/>
              <w:b/>
              <w:bCs/>
              <w:noProof/>
            </w:rPr>
            <w:fldChar w:fldCharType="end"/>
          </w:r>
        </w:p>
      </w:sdtContent>
    </w:sdt>
    <w:p w14:paraId="014F01D1" w14:textId="4F057030" w:rsidR="00B82BEF" w:rsidRDefault="00B82BEF" w:rsidP="00B82BEF">
      <w:pPr>
        <w:bidi/>
        <w:rPr>
          <w:rFonts w:ascii="Scheherazade" w:eastAsia="Scheherazade" w:hAnsi="Scheherazade" w:cs="B Titr"/>
          <w:color w:val="000000" w:themeColor="text1"/>
          <w:sz w:val="28"/>
          <w:szCs w:val="28"/>
          <w:rtl/>
        </w:rPr>
      </w:pPr>
    </w:p>
    <w:p w14:paraId="23588B02" w14:textId="33E6D025" w:rsidR="00816861" w:rsidRPr="00530868" w:rsidRDefault="00B82BEF" w:rsidP="0022453E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0" w:name="_Toc95036989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lastRenderedPageBreak/>
        <w:t xml:space="preserve">1. </w:t>
      </w:r>
      <w:r w:rsidR="00816861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مقدمه</w:t>
      </w:r>
      <w:bookmarkEnd w:id="0"/>
    </w:p>
    <w:p w14:paraId="53117F7D" w14:textId="2FEADC49" w:rsidR="00530868" w:rsidRDefault="00DF2B1B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رطان خون انواع مختلفی دارد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 یکی از انواع آن لوسمی حاد میلوئیدی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1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. در این نوع سرطان،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غز استخوان یا میلوسیت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حت تاثیر فاکتو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ند که باعث تولید میلوبلاست (نوعی از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فید) و گلب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قرمز و پلاک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غیر طبیعی (جهش یافته)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تعداد زیادی سلول بیمار تولید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در نتیجه آن فرآیند طبیعی عملکرد 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خونی از بین رفته و بدن دچار مشکلات جدی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 از جمله نتایج آن ضعف سیستم ایمنی بدن، کم خونی و اختلال انعقاد خون را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ام برد</w:t>
      </w:r>
      <w:r w:rsidR="00BC725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2"/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972E6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این تحقیق به بررسی دادگان مربوط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ریزآرای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ما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به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ین گونه سرطان در مقایسه با افراد سالم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60521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</w:t>
      </w:r>
      <w:r w:rsidR="00816861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ر بخش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یی دادگان را از نظر کیفیت مورد بررسی و اصلاح قرار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 و در ادامه به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ثر در اینگونه بیماری و بررسی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 w:rsid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ne ontology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این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ه در بیماران افزایش یا کاهش بیان معنی داری داش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 می‌</w:t>
      </w:r>
      <w:r w:rsidR="00B14C4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ردازیم.</w:t>
      </w:r>
    </w:p>
    <w:p w14:paraId="41B68419" w14:textId="76CFFEBD" w:rsidR="00B14C44" w:rsidRPr="00B82BEF" w:rsidRDefault="00B14C44" w:rsidP="00B14C44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1" w:name="_Toc95036990"/>
      <w:r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1-1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دادگان و ابزارها و روش</w:t>
      </w:r>
      <w:r w:rsidR="000C4034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مورد استفاده</w:t>
      </w:r>
      <w:bookmarkEnd w:id="1"/>
    </w:p>
    <w:p w14:paraId="5158FF50" w14:textId="6B8EA270" w:rsidR="00B14C44" w:rsidRDefault="00B14C44" w:rsidP="00B14C4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این بررسی از سایت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دادگان شماره سری </w:t>
      </w:r>
      <w:r w:rsidRPr="00B14C4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SE48558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 به عنوان ابزار بررسی و تحلیل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ز زبان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محیط برنامه نویس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R-Studio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پکیج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query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gplot2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atmap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 </w:t>
      </w:r>
      <w:r w:rsidR="00C44764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imma</w:t>
      </w:r>
      <w:r w:rsidR="00C4476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،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plots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ورد استفاده قرار گرفته است. از بین دا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سری مورد نظر،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source nam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AML Patien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test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گروهی ک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phenotype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وده است به عنوان گروه </w:t>
      </w:r>
      <w:r w:rsidR="00E26562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normal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نتخاب شد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و دیگر دست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2656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 قرار نگرفته است.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بررسی ژ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ایش و کاهش یافته از دیتابی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C725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nrichr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C725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9D1BDF3" w14:textId="77240983" w:rsidR="00B82BEF" w:rsidRPr="00B82BEF" w:rsidRDefault="00DD4797" w:rsidP="00B82BEF">
      <w:pPr>
        <w:pStyle w:val="Heading2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szCs w:val="32"/>
          <w:rtl/>
          <w:lang w:val="en-US" w:bidi="fa-IR"/>
        </w:rPr>
      </w:pPr>
      <w:bookmarkStart w:id="2" w:name="_Toc95036991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2</w:t>
      </w:r>
      <w:r w:rsidR="00B82BEF" w:rsidRPr="00B82BEF">
        <w:rPr>
          <w:rFonts w:ascii="Scheherazade" w:eastAsia="Scheherazade" w:hAnsi="Scheherazade" w:cs="B Lotus" w:hint="cs"/>
          <w:b/>
          <w:bCs/>
          <w:color w:val="000000" w:themeColor="text1"/>
          <w:sz w:val="30"/>
          <w:szCs w:val="32"/>
          <w:rtl/>
          <w:lang w:val="en-US" w:bidi="fa-IR"/>
        </w:rPr>
        <w:t>-1 تنظیمات و موارد اولیه</w:t>
      </w:r>
      <w:bookmarkEnd w:id="2"/>
    </w:p>
    <w:p w14:paraId="57D169FB" w14:textId="60119FF4" w:rsidR="00816861" w:rsidRPr="00530868" w:rsidRDefault="00E972E6" w:rsidP="0081686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86912" behindDoc="1" locked="0" layoutInCell="1" allowOverlap="1" wp14:anchorId="60EFDC64" wp14:editId="112A1A53">
                <wp:simplePos x="0" y="0"/>
                <wp:positionH relativeFrom="column">
                  <wp:posOffset>-93345</wp:posOffset>
                </wp:positionH>
                <wp:positionV relativeFrom="paragraph">
                  <wp:posOffset>1021080</wp:posOffset>
                </wp:positionV>
                <wp:extent cx="5801360" cy="603885"/>
                <wp:effectExtent l="0" t="0" r="8890" b="5715"/>
                <wp:wrapSquare wrapText="bothSides"/>
                <wp:docPr id="35" name="Rectangle: Rounded Corners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60388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1075D2C" w14:textId="77777777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urD &lt;- dirname(rstudioapi::getActiveDocumentContext()$path)</w:t>
                            </w:r>
                          </w:p>
                          <w:p w14:paraId="59DF62DC" w14:textId="450EE6DA" w:rsidR="004556EF" w:rsidRPr="00AA5A31" w:rsidRDefault="004556EF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twd(sub(paste0("/",sub("(.+)/","",curD)),"",curD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0EFDC64" id="Rectangle: Rounded Corners 35" o:spid="_x0000_s1026" style="position:absolute;left:0;text-align:left;margin-left:-7.35pt;margin-top:80.4pt;width:456.8pt;height:47.55pt;z-index:-251629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" fillcolor="#f2f2f2 [3052]" stroked="f" strokeweight="1pt">
                <v:stroke joinstyle="miter"/>
                <v:textbox>
                  <w:txbxContent>
                    <w:p w14:paraId="51075D2C" w14:textId="77777777" w:rsidR="004556EF" w:rsidRPr="00AA5A31" w:rsidRDefault="004556EF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urD &lt;- dirname(rstudioapi::getActiveDocumentContext()$path)</w:t>
                      </w:r>
                    </w:p>
                    <w:p w14:paraId="59DF62DC" w14:textId="450EE6DA" w:rsidR="004556EF" w:rsidRPr="00AA5A31" w:rsidRDefault="004556EF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twd(sub(paste0("/",sub("(.+)/","",curD)),"",curD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تحليل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بتدا مي بايست،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انلود و در دايركتوري مناسب قرار داده و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تست را مشخص نمود. براي اين منظور از طريق قطعه كد زير، محل فعلي دايركتوري را به عنوان مرجع مشخص مي كنيم و سپس براساس آن آدرس دهي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عدي را انجام مي دهيم:</w:t>
      </w:r>
    </w:p>
    <w:p w14:paraId="576F9053" w14:textId="624D9133" w:rsidR="00530868" w:rsidRDefault="00E972E6" w:rsidP="004556EF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88960" behindDoc="1" locked="0" layoutInCell="1" allowOverlap="1" wp14:anchorId="4C661471" wp14:editId="17409BED">
                <wp:simplePos x="0" y="0"/>
                <wp:positionH relativeFrom="column">
                  <wp:posOffset>-72390</wp:posOffset>
                </wp:positionH>
                <wp:positionV relativeFrom="paragraph">
                  <wp:posOffset>1062355</wp:posOffset>
                </wp:positionV>
                <wp:extent cx="5801360" cy="898525"/>
                <wp:effectExtent l="0" t="0" r="8890" b="0"/>
                <wp:wrapSquare wrapText="bothSides"/>
                <wp:docPr id="36" name="Rectangle: Rounded Corners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98525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29392C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ries &lt;- "GSE48558"</w:t>
                            </w:r>
                          </w:p>
                          <w:p w14:paraId="54834A30" w14:textId="77777777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atform &lt;- "GPL6244"</w:t>
                            </w:r>
                          </w:p>
                          <w:p w14:paraId="722E7AC8" w14:textId="4BC2015B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 &lt;- getGEO(series, GSEMatrix = TRUE, AnnotGPL = TRUE, destdir = 'data/'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C661471" id="Rectangle: Rounded Corners 36" o:spid="_x0000_s1027" style="position:absolute;left:0;text-align:left;margin-left:-5.7pt;margin-top:83.65pt;width:456.8pt;height:70.75pt;z-index:-251627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" fillcolor="#f2f2f2 [3052]" stroked="f" strokeweight="1pt">
                <v:stroke joinstyle="miter"/>
                <v:textbox>
                  <w:txbxContent>
                    <w:p w14:paraId="7C29392C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ries &lt;- "GSE48558"</w:t>
                      </w:r>
                    </w:p>
                    <w:p w14:paraId="54834A30" w14:textId="77777777" w:rsidR="00AA5A31" w:rsidRPr="00AA5A31" w:rsidRDefault="00AA5A31" w:rsidP="00AA5A31">
                      <w:pPr>
                        <w:spacing w:line="240" w:lineRule="auto"/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atform &lt;- "GPL6244"</w:t>
                      </w:r>
                    </w:p>
                    <w:p w14:paraId="722E7AC8" w14:textId="4BC2015B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 &lt;- getGEO(series, GSEMatrix = TRUE, AnnotGPL = TRUE, destdir = 'data/'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مي توان شماره سري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و پلتفرم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ه صورت مجزا تعيين نمود، البته الزامي به اين كار نيست و مي توان داخل كد دستوري قرار داد، پس از آن مي بايس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53086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دايركتوري مورد دلخواه خود دانلود نمود:</w:t>
      </w:r>
    </w:p>
    <w:p w14:paraId="293044CA" w14:textId="678E89E9" w:rsidR="00AA5A31" w:rsidRPr="00530868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5E84232A" w14:textId="58CCB215" w:rsidR="00530868" w:rsidRDefault="00530868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راي اين منظور از تابعي در كتابخانه </w:t>
      </w:r>
      <w:r w:rsidRPr="00530868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GEOquery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منظور دانلود استفاده مي</w:t>
      </w:r>
      <w:r w:rsidR="00E40A1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1CE658EC" w14:textId="1E577E56" w:rsidR="00530868" w:rsidRDefault="00E972E6" w:rsidP="0053086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1008" behindDoc="1" locked="0" layoutInCell="1" allowOverlap="1" wp14:anchorId="442268D9" wp14:editId="24AA884C">
                <wp:simplePos x="0" y="0"/>
                <wp:positionH relativeFrom="column">
                  <wp:posOffset>-71120</wp:posOffset>
                </wp:positionH>
                <wp:positionV relativeFrom="paragraph">
                  <wp:posOffset>723688</wp:posOffset>
                </wp:positionV>
                <wp:extent cx="5801360" cy="779780"/>
                <wp:effectExtent l="0" t="0" r="8890" b="1270"/>
                <wp:wrapSquare wrapText="bothSides"/>
                <wp:docPr id="37" name="Rectangle: Rounded Corners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779780"/>
                        </a:xfrm>
                        <a:prstGeom prst="roundRect">
                          <a:avLst>
                            <a:gd name="adj" fmla="val 610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933B27" w14:textId="77777777" w:rsidR="00AA5A31" w:rsidRPr="00AA5A31" w:rsidRDefault="00AA5A31" w:rsidP="00AA5A31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if (length(gset) &gt; 1) idx &lt;- grep(platform, attr(gset, "names")) else idx &lt;- 1</w:t>
                            </w:r>
                          </w:p>
                          <w:p w14:paraId="012D9F8D" w14:textId="3550F566" w:rsidR="00AA5A31" w:rsidRPr="00AA5A31" w:rsidRDefault="00AA5A31" w:rsidP="00AA5A31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AA5A31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 &lt;- gset[[idx]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42268D9" id="Rectangle: Rounded Corners 37" o:spid="_x0000_s1028" style="position:absolute;left:0;text-align:left;margin-left:-5.6pt;margin-top:57pt;width:456.8pt;height:61.4pt;z-index:-251625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99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" fillcolor="#f2f2f2 [3052]" stroked="f" strokeweight="1pt">
                <v:stroke joinstyle="miter"/>
                <v:textbox>
                  <w:txbxContent>
                    <w:p w14:paraId="12933B27" w14:textId="77777777" w:rsidR="00AA5A31" w:rsidRPr="00AA5A31" w:rsidRDefault="00AA5A31" w:rsidP="00AA5A31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if (length(gset) &gt; 1) idx &lt;- grep(platform, attr(gset, "names")) else idx &lt;- 1</w:t>
                      </w:r>
                    </w:p>
                    <w:p w14:paraId="012D9F8D" w14:textId="3550F566" w:rsidR="00AA5A31" w:rsidRPr="00AA5A31" w:rsidRDefault="00AA5A31" w:rsidP="00AA5A31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AA5A31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 &lt;- gset[[idx]]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پس از آن درصورتي كه داده چندين پلتفرم داشته باشد، صرفا پلتفرم خاص تعيين شده توسط سوال را مي خواهيم. براي اين منظور مي بايست يك فيلتر روي داده صورت پذيرد:</w:t>
      </w:r>
    </w:p>
    <w:p w14:paraId="2FD7B7A1" w14:textId="0D14CA36" w:rsidR="00AA5A31" w:rsidRDefault="00AA5A31" w:rsidP="00AA5A31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D6AF53F" w14:textId="029AECC2" w:rsidR="007B76E3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3056" behindDoc="1" locked="0" layoutInCell="1" allowOverlap="1" wp14:anchorId="094A5CEE" wp14:editId="3D3BA41A">
                <wp:simplePos x="0" y="0"/>
                <wp:positionH relativeFrom="column">
                  <wp:posOffset>-72390</wp:posOffset>
                </wp:positionH>
                <wp:positionV relativeFrom="paragraph">
                  <wp:posOffset>1115695</wp:posOffset>
                </wp:positionV>
                <wp:extent cx="5801360" cy="3038475"/>
                <wp:effectExtent l="0" t="0" r="8890" b="9525"/>
                <wp:wrapSquare wrapText="bothSides"/>
                <wp:docPr id="38" name="Rectangle: Rounded Corners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038475"/>
                        </a:xfrm>
                        <a:prstGeom prst="roundRect">
                          <a:avLst>
                            <a:gd name="adj" fmla="val 254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74CAC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ms &lt;- paste0("1111111111111XXXXXXXXXXXXXXXXXXXXXXXXXXX0XXX0XXXXX",</w:t>
                            </w:r>
                          </w:p>
                          <w:p w14:paraId="4B942343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XXXXXXXXXXXXXXX0X0XXX0X0000X0XX00XX00X0X0X0X0X0",</w:t>
                            </w:r>
                          </w:p>
                          <w:p w14:paraId="0D199BA2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"XXX0XXX0XXXXXXXXXXXXXXXXXXXXXXXXXXXXX0000000110111",</w:t>
                            </w:r>
                          </w:p>
                          <w:p w14:paraId="2A74449C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"00000000000000000000")</w:t>
                            </w:r>
                          </w:p>
                          <w:p w14:paraId="4978D556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 &lt;- strsplit(gsms, split="")[[1]]</w:t>
                            </w:r>
                          </w:p>
                          <w:p w14:paraId="3B9D14B7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 filter by X</w:t>
                            </w:r>
                          </w:p>
                          <w:p w14:paraId="14308D7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el &lt;- which(sml != "X")</w:t>
                            </w:r>
                          </w:p>
                          <w:p w14:paraId="25AFF808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ml &lt;- sml[sel]</w:t>
                            </w:r>
                          </w:p>
                          <w:p w14:paraId="6ACB10A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 &lt;- gset[ ,sel]</w:t>
                            </w:r>
                          </w:p>
                          <w:p w14:paraId="0B4B27B9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 &lt;- factor(sml)</w:t>
                            </w:r>
                          </w:p>
                          <w:p w14:paraId="5D3F8F4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roups &lt;- make.names(c("normal", "test"))</w:t>
                            </w:r>
                          </w:p>
                          <w:p w14:paraId="6A68F4BA" w14:textId="77777777" w:rsidR="00CD175B" w:rsidRPr="00CD175B" w:rsidRDefault="00CD175B" w:rsidP="00CD175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vels(gs) &lt;- groups</w:t>
                            </w:r>
                          </w:p>
                          <w:p w14:paraId="51B738B7" w14:textId="57818485" w:rsidR="00CD175B" w:rsidRPr="00CD175B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CD175B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set$group &lt;- g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94A5CEE" id="Rectangle: Rounded Corners 38" o:spid="_x0000_s1029" style="position:absolute;left:0;text-align:left;margin-left:-5.7pt;margin-top:87.85pt;width:456.8pt;height:239.25pt;z-index:-251623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66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" fillcolor="#f2f2f2 [3052]" stroked="f" strokeweight="1pt">
                <v:stroke joinstyle="miter"/>
                <v:textbox>
                  <w:txbxContent>
                    <w:p w14:paraId="7074CAC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ms &lt;- paste0("1111111111111XXXXXXXXXXXXXXXXXXXXXXXXXXX0XXX0XXXXX",</w:t>
                      </w:r>
                    </w:p>
                    <w:p w14:paraId="4B942343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XXXXXXXXXXXXXXX0X0XXX0X0000X0XX00XX00X0X0X0X0X0",</w:t>
                      </w:r>
                    </w:p>
                    <w:p w14:paraId="0D199BA2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"XXX0XXX0XXXXXXXXXXXXXXXXXXXXXXXXXXXXX0000000110111",</w:t>
                      </w:r>
                    </w:p>
                    <w:p w14:paraId="2A74449C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"00000000000000000000")</w:t>
                      </w:r>
                    </w:p>
                    <w:p w14:paraId="4978D556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 &lt;- strsplit(gsms, split="")[[1]]</w:t>
                      </w:r>
                    </w:p>
                    <w:p w14:paraId="3B9D14B7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 filter by X</w:t>
                      </w:r>
                    </w:p>
                    <w:p w14:paraId="14308D7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el &lt;- which(sml != "X")</w:t>
                      </w:r>
                    </w:p>
                    <w:p w14:paraId="25AFF808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ml &lt;- sml[sel]</w:t>
                      </w:r>
                    </w:p>
                    <w:p w14:paraId="6ACB10A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 &lt;- gset[ ,sel]</w:t>
                      </w:r>
                    </w:p>
                    <w:p w14:paraId="0B4B27B9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 &lt;- factor(sml)</w:t>
                      </w:r>
                    </w:p>
                    <w:p w14:paraId="5D3F8F4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roups &lt;- make.names(c("normal", "test"))</w:t>
                      </w:r>
                    </w:p>
                    <w:p w14:paraId="6A68F4BA" w14:textId="77777777" w:rsidR="00CD175B" w:rsidRPr="00CD175B" w:rsidRDefault="00CD175B" w:rsidP="00CD175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vels(gs) &lt;- groups</w:t>
                      </w:r>
                    </w:p>
                    <w:p w14:paraId="51B738B7" w14:textId="57818485" w:rsidR="00CD175B" w:rsidRPr="00CD175B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CD175B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set$group &lt;- gs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البته درصورتي كه از داده </w:t>
      </w:r>
      <w:r w:rsidR="007B76E3"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length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رفته شود و صرفا يك پلتفرم موجود باشد، كافيست همان جايگزين شود و ديگر به عنوان ليستي از پلتفر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B76E3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باشد.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ر نهايت مي بايست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نرمال و بيمار و غيره را مشخص كنيم و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به جز بيمار و نرمال 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AE54E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كنيم:</w:t>
      </w:r>
    </w:p>
    <w:p w14:paraId="3DCD8B7E" w14:textId="4099A673" w:rsidR="00AE54EA" w:rsidRPr="00530868" w:rsidRDefault="00AE54EA" w:rsidP="009D75B4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از طريق قطعه كد بالا مي توا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سته بندي كرده و يك ستون جديد ب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فزود و گروه بندي مورد نظر را در آن گنجاند. (البته گرو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غيراز سالم و بيمار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ذف مي شوند.)</w:t>
      </w:r>
    </w:p>
    <w:p w14:paraId="2460D924" w14:textId="098D807C" w:rsidR="009958EA" w:rsidRPr="00530868" w:rsidRDefault="00B82BEF" w:rsidP="00816861">
      <w:pPr>
        <w:pStyle w:val="Heading1"/>
        <w:bidi/>
        <w:rPr>
          <w:rFonts w:ascii="Scheherazade" w:eastAsia="Scheherazade" w:hAnsi="Scheherazade" w:cs="B Lotus"/>
          <w:b/>
          <w:bCs/>
          <w:color w:val="000000" w:themeColor="text1"/>
          <w:sz w:val="30"/>
          <w:rtl/>
          <w:lang w:val="en-US" w:bidi="fa-IR"/>
        </w:rPr>
      </w:pPr>
      <w:bookmarkStart w:id="3" w:name="_Toc95036992"/>
      <w:r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2</w:t>
      </w:r>
      <w:r w:rsidR="00111DB0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 xml:space="preserve">. </w:t>
      </w:r>
      <w:r w:rsidR="009958EA" w:rsidRPr="00530868">
        <w:rPr>
          <w:rFonts w:ascii="Scheherazade" w:eastAsia="Scheherazade" w:hAnsi="Scheherazade" w:cs="B Lotus" w:hint="cs"/>
          <w:b/>
          <w:bCs/>
          <w:color w:val="000000" w:themeColor="text1"/>
          <w:sz w:val="30"/>
          <w:rtl/>
          <w:lang w:val="en-US" w:bidi="fa-IR"/>
        </w:rPr>
        <w:t>کنترل کیفیت داده‌ها</w:t>
      </w:r>
      <w:bookmarkEnd w:id="3"/>
    </w:p>
    <w:p w14:paraId="7973C6A8" w14:textId="4B73E0EC" w:rsidR="006131AC" w:rsidRPr="00530868" w:rsidRDefault="006131AC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ین قسمت شامل موارد زی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که با توجه به تعریف صورت سوال پروژه در قسم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جزایی بررسی خواهند شد:</w:t>
      </w:r>
    </w:p>
    <w:p w14:paraId="3534AB40" w14:textId="47C31C7D" w:rsidR="006131AC" w:rsidRPr="00530868" w:rsidRDefault="00066308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دادها در صورت نیاز، به منظور بررسی صحیح داده‌ها، چرا که در صورت عدم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مکن است در صورت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زه گیری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کی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ختلف، تاثیرات محیطی و ... دو نمونه که در واقعیت شباهت زیادی به هم داشت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6131AC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ه دلایل نام برده تفاوت فاحشی با هم پیدا کنند.</w:t>
      </w:r>
    </w:p>
    <w:p w14:paraId="57DB7138" w14:textId="100EFAEA" w:rsidR="006131AC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اهش ابعاد به منظور بررسی پیوستگی و شباهت داد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رد بررسی</w:t>
      </w:r>
    </w:p>
    <w:p w14:paraId="495549C6" w14:textId="4164B60C" w:rsidR="00C104D6" w:rsidRPr="00530868" w:rsidRDefault="006131AC" w:rsidP="00C104D6">
      <w:pPr>
        <w:pStyle w:val="ListParagraph"/>
        <w:numPr>
          <w:ilvl w:val="0"/>
          <w:numId w:val="2"/>
        </w:numPr>
        <w:bidi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رسی همبستگی بین نمونه‌ها به جهت اطمینان از مرتبط بودن نمون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مع آوری شده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4C03150D" w14:textId="0E4A6BE2" w:rsidR="00C104D6" w:rsidRPr="00530868" w:rsidRDefault="00C104D6" w:rsidP="003C7E2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لبته بخ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لا صرفا به منظور بررسی کیفیت داده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 و اطلاعات گسترده دیگری نیز در اختیار قر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د که در هر بخش بیشتر بحث خواهد شد.</w:t>
      </w:r>
    </w:p>
    <w:p w14:paraId="4F37CE12" w14:textId="6619829D" w:rsidR="00AB4F0C" w:rsidRPr="00320528" w:rsidRDefault="00B82BEF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4" w:name="_Toc95036993"/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AB4F0C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رمال‌ساز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و نمودار جعبه</w:t>
      </w:r>
      <w:r w:rsidR="00066308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</w:t>
      </w:r>
      <w:r w:rsidR="00C46FAD" w:rsidRPr="00320528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</w:t>
      </w:r>
      <w:bookmarkEnd w:id="4"/>
    </w:p>
    <w:p w14:paraId="223D4FA0" w14:textId="79F9114B" w:rsidR="004F5D5D" w:rsidRDefault="003C7E2D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بررسی نرمال بودن داده‌ها، یکی از را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ت. درصورتی که نمود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حاصل به صورت منظمی در کنار هم و تقریبا مشابه یک دیگر از نظر چارک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ول، دوم و سوم باشند؛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نتیجه گیری کرد که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 هم هماهنگ و نرمال هستند. درغیر این صورت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بایست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 یکی از روش‌های مناسب، صورت پذیرد.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یکی از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تداول و ساد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گسسته</w:t>
      </w:r>
      <w:r w:rsidR="007D1AC4" w:rsidRPr="00530868">
        <w:rPr>
          <w:rStyle w:val="FootnoteReference"/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  <w:footnoteReference w:id="3"/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شد، که به این صورت عمل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در هر دور اجرای آن ماکسیمم هر سری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میانگی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 و جایگزین تمام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د و در دور بعدی آ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در نظر</w:t>
      </w:r>
      <w:r w:rsidR="000A55AE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گیرد. به این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یب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 یک طیف یکسان </w:t>
      </w:r>
      <w:r w:rsidR="006303DA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سته‌بند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ند. البته روش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یگری که تفاوت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D1AC4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بتواند بهتر پوشش دهد نیز وجود دارد.</w:t>
      </w:r>
      <w:r w:rsidR="00D430FB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4C13B399" w14:textId="7BB54172" w:rsidR="004177E9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695104" behindDoc="1" locked="0" layoutInCell="1" allowOverlap="1" wp14:anchorId="2B4704FE" wp14:editId="341340C7">
                <wp:simplePos x="0" y="0"/>
                <wp:positionH relativeFrom="column">
                  <wp:posOffset>0</wp:posOffset>
                </wp:positionH>
                <wp:positionV relativeFrom="paragraph">
                  <wp:posOffset>1029970</wp:posOffset>
                </wp:positionV>
                <wp:extent cx="5801360" cy="407670"/>
                <wp:effectExtent l="0" t="0" r="8890" b="0"/>
                <wp:wrapSquare wrapText="bothSides"/>
                <wp:docPr id="39" name="Rectangle: Rounded Corners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9909383" w14:textId="3C9181C4" w:rsidR="00CD175B" w:rsidRPr="00BB4D2F" w:rsidRDefault="00CD175B" w:rsidP="00CD175B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exprs(gset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B4704FE" id="Rectangle: Rounded Corners 39" o:spid="_x0000_s1030" style="position:absolute;left:0;text-align:left;margin-left:0;margin-top:81.1pt;width:456.8pt;height:32.1pt;z-index:-251621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ooqBqgIAAMU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" fillcolor="#f2f2f2 [3052]" stroked="f" strokeweight="1pt">
                <v:stroke joinstyle="miter"/>
                <v:textbox>
                  <w:txbxContent>
                    <w:p w14:paraId="09909383" w14:textId="3C9181C4" w:rsidR="00CD175B" w:rsidRPr="00BB4D2F" w:rsidRDefault="00CD175B" w:rsidP="00CD175B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exprs(gset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وجود در این پروژه در صورت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 هستند. (شکل 1) به منظور این کار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177E9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ایست، ابتدا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اتریس بیان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ا از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دست آوریم، برای این منظور از طریق قطعه کد زیر این کار را انج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A145F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دهیم:</w:t>
      </w:r>
    </w:p>
    <w:p w14:paraId="0C761104" w14:textId="6D694CD4" w:rsidR="00CD175B" w:rsidRPr="00530868" w:rsidRDefault="00CD175B" w:rsidP="00CD175B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4331D3C" w14:textId="6A96FB3C" w:rsidR="004F5D5D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7152" behindDoc="1" locked="0" layoutInCell="1" allowOverlap="1" wp14:anchorId="15B26D03" wp14:editId="61A8E922">
                <wp:simplePos x="0" y="0"/>
                <wp:positionH relativeFrom="column">
                  <wp:posOffset>0</wp:posOffset>
                </wp:positionH>
                <wp:positionV relativeFrom="paragraph">
                  <wp:posOffset>389255</wp:posOffset>
                </wp:positionV>
                <wp:extent cx="5801360" cy="597535"/>
                <wp:effectExtent l="0" t="0" r="8890" b="0"/>
                <wp:wrapSquare wrapText="bothSides"/>
                <wp:docPr id="40" name="Rectangle: Rounded Corners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9753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F58CB0" w14:textId="77777777" w:rsidR="00E91248" w:rsidRPr="00BB4D2F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 &lt;- normalizeQuantiles(ex)</w:t>
                            </w:r>
                          </w:p>
                          <w:p w14:paraId="771C6B81" w14:textId="7122E585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prs(gset) &lt;- e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B26D03" id="Rectangle: Rounded Corners 40" o:spid="_x0000_s1031" style="position:absolute;left:0;text-align:left;margin-left:0;margin-top:30.65pt;width:456.8pt;height:47.05pt;z-index:-251619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" fillcolor="#f2f2f2 [3052]" stroked="f" strokeweight="1pt">
                <v:stroke joinstyle="miter"/>
                <v:textbox>
                  <w:txbxContent>
                    <w:p w14:paraId="12F58CB0" w14:textId="77777777" w:rsidR="00E91248" w:rsidRPr="00BB4D2F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 &lt;- normalizeQuantiles(ex)</w:t>
                      </w:r>
                    </w:p>
                    <w:p w14:paraId="771C6B81" w14:textId="7122E585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prs(gset) &lt;- ex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نیاز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،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F5D5D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استفاده نمود:</w:t>
      </w:r>
    </w:p>
    <w:p w14:paraId="5146B652" w14:textId="65578BB1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0690EA08" w14:textId="32CAF736" w:rsidR="004F5D5D" w:rsidRDefault="004F5D5D" w:rsidP="007269D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ابع </w:t>
      </w:r>
      <w:r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  <w:t>exprs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یک تابع دو طرفه بوده و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تواند مقادیر را علاوه بر خروجی گرفتن، مقداردهی نیز انجام دهد. تابع </w:t>
      </w:r>
      <w:r w:rsidRPr="004F5D5D">
        <w:rPr>
          <w:rFonts w:asciiTheme="minorHAnsi" w:eastAsia="Scheherazade" w:hAnsiTheme="minorHAnsi" w:cstheme="minorHAnsi"/>
          <w:color w:val="000000" w:themeColor="text1"/>
          <w:sz w:val="28"/>
          <w:szCs w:val="28"/>
          <w:lang w:val="en-US" w:bidi="fa-IR"/>
        </w:rPr>
        <w:t>normalizeQuantiles</w:t>
      </w:r>
      <w:r>
        <w:rPr>
          <w:rFonts w:asciiTheme="minorHAnsi" w:eastAsia="Scheherazade" w:hAnsiTheme="minorHAnsi" w:cstheme="minorHAnsi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نیز همان </w:t>
      </w:r>
      <w:r w:rsidR="00066308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گسسته را برای داده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بیان ژن انجام</w:t>
      </w:r>
      <w:r w:rsidR="00A300A2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4F5D5D">
        <w:rPr>
          <w:rFonts w:asciiTheme="minorHAnsi" w:eastAsia="Scheherazade" w:hAnsiTheme="minorHAnsi" w:cs="B Lotus" w:hint="cs"/>
          <w:color w:val="000000" w:themeColor="text1"/>
          <w:sz w:val="28"/>
          <w:szCs w:val="28"/>
          <w:rtl/>
          <w:lang w:val="en-US" w:bidi="fa-IR"/>
        </w:rPr>
        <w:t>دهد.</w:t>
      </w:r>
    </w:p>
    <w:p w14:paraId="500B47F9" w14:textId="78D5BEB1" w:rsidR="00F36C97" w:rsidRDefault="004F5D5D" w:rsidP="00B80495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ه البته در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موجود، با توجه به شکل 1 نیازی به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نیست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درصورت اجرای 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نرمال‌سازی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بالا و رسم دوباره نمودار جعبه ای، نمودار حاصل، شکل 2 خواهد بود که کاملا مشخص است که تغییر قابل توج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خ نداده است. بنابراین داده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صورت پیشفرض نرمال بود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F36C97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60D0B47" w14:textId="238D6824" w:rsidR="00CA145F" w:rsidRDefault="00E91248" w:rsidP="004F5D5D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699200" behindDoc="1" locked="0" layoutInCell="1" allowOverlap="1" wp14:anchorId="2CCB8087" wp14:editId="2804AB33">
                <wp:simplePos x="0" y="0"/>
                <wp:positionH relativeFrom="column">
                  <wp:posOffset>-78105</wp:posOffset>
                </wp:positionH>
                <wp:positionV relativeFrom="paragraph">
                  <wp:posOffset>422275</wp:posOffset>
                </wp:positionV>
                <wp:extent cx="5801360" cy="372110"/>
                <wp:effectExtent l="0" t="0" r="8890" b="8890"/>
                <wp:wrapSquare wrapText="bothSides"/>
                <wp:docPr id="41" name="Rectangle: Rounded Corners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37211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F89029" w14:textId="06F90F43" w:rsidR="00E91248" w:rsidRPr="00BB4D2F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BB4D2F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CB8087" id="Rectangle: Rounded Corners 41" o:spid="_x0000_s1032" style="position:absolute;left:0;text-align:left;margin-left:-6.15pt;margin-top:33.25pt;width:456.8pt;height:29.3pt;z-index:-251617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F89029" w14:textId="06F90F43" w:rsidR="00E91248" w:rsidRPr="00BB4D2F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BB4D2F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سپس به منظور رسم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ژن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یان شده از طریق قطعه کد زیر اقدام</w:t>
      </w:r>
      <w:r w:rsidR="00A300A2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671CE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کنیم:</w:t>
      </w:r>
    </w:p>
    <w:p w14:paraId="5ECBBC02" w14:textId="1F80997F" w:rsidR="00E91248" w:rsidRPr="0053086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4BE353F6" w14:textId="609CD4F4" w:rsidR="00E671CE" w:rsidRDefault="00E91248" w:rsidP="00E671CE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1248" behindDoc="1" locked="0" layoutInCell="1" allowOverlap="1" wp14:anchorId="15AC0797" wp14:editId="562881F1">
                <wp:simplePos x="0" y="0"/>
                <wp:positionH relativeFrom="column">
                  <wp:posOffset>-77671</wp:posOffset>
                </wp:positionH>
                <wp:positionV relativeFrom="paragraph">
                  <wp:posOffset>760103</wp:posOffset>
                </wp:positionV>
                <wp:extent cx="5801360" cy="1750695"/>
                <wp:effectExtent l="0" t="0" r="8890" b="1905"/>
                <wp:wrapSquare wrapText="bothSides"/>
                <wp:docPr id="42" name="Rectangle: Rounded Corners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750695"/>
                        </a:xfrm>
                        <a:prstGeom prst="roundRect">
                          <a:avLst>
                            <a:gd name="adj" fmla="val 4584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2C7CEAA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v.new(width=3+ncol(gset)/6, height=5)</w:t>
                            </w:r>
                          </w:p>
                          <w:p w14:paraId="26503CC8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ord &lt;- order(gs)</w:t>
                            </w:r>
                          </w:p>
                          <w:p w14:paraId="6F388325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lette(c("blue", "red"))</w:t>
                            </w:r>
                          </w:p>
                          <w:p w14:paraId="660C0F03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ar(mar=c(7,4,2,1))</w:t>
                            </w:r>
                          </w:p>
                          <w:p w14:paraId="77A8C792" w14:textId="77777777" w:rsidR="00E91248" w:rsidRPr="00E91248" w:rsidRDefault="00E91248" w:rsidP="00E91248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oxplot(ex[,ord], boxwex=0.6, notch=T, outline=FALSE, las=2, col=gs[ord])</w:t>
                            </w:r>
                          </w:p>
                          <w:p w14:paraId="3D1E8C27" w14:textId="20FD11F2" w:rsidR="00E91248" w:rsidRPr="00E91248" w:rsidRDefault="00E91248" w:rsidP="00E9124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E9124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egend("topleft", groups, fill=palette(), bty="n"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5AC0797" id="Rectangle: Rounded Corners 42" o:spid="_x0000_s1033" style="position:absolute;left:0;text-align:left;margin-left:-6.1pt;margin-top:59.85pt;width:456.8pt;height:137.85pt;z-index:-251615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04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" fillcolor="#f2f2f2 [3052]" stroked="f" strokeweight="1pt">
                <v:stroke joinstyle="miter"/>
                <v:textbox>
                  <w:txbxContent>
                    <w:p w14:paraId="62C7CEAA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v.new(width=3+ncol(gset)/6, height=5)</w:t>
                      </w:r>
                    </w:p>
                    <w:p w14:paraId="26503CC8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ord &lt;- order(gs)</w:t>
                      </w:r>
                    </w:p>
                    <w:p w14:paraId="6F388325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lette(c("blue", "red"))</w:t>
                      </w:r>
                    </w:p>
                    <w:p w14:paraId="660C0F03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ar(mar=c(7,4,2,1))</w:t>
                      </w:r>
                    </w:p>
                    <w:p w14:paraId="77A8C792" w14:textId="77777777" w:rsidR="00E91248" w:rsidRPr="00E91248" w:rsidRDefault="00E91248" w:rsidP="00E91248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oxplot(ex[,ord], boxwex=0.6, notch=T, outline=FALSE, las=2, col=gs[ord])</w:t>
                      </w:r>
                    </w:p>
                    <w:p w14:paraId="3D1E8C27" w14:textId="20FD11F2" w:rsidR="00E91248" w:rsidRPr="00E91248" w:rsidRDefault="00E91248" w:rsidP="00E9124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E9124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egend("topleft", groups, fill=palette(), bty="n"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ه منظور ساخت بهتر نمودار جعبه</w:t>
      </w:r>
      <w:r w:rsidR="0006630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اي و ايجاد قابليت تفكيك بين نمونه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37F88"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ي سالم و بيمار، با استفاده از قطعه كد زير مي توان اين تفاوت را ايجاد نمود:</w:t>
      </w:r>
    </w:p>
    <w:p w14:paraId="2577EC9C" w14:textId="66F9B88D" w:rsidR="00E91248" w:rsidRDefault="00E91248" w:rsidP="00E9124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د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ر كد بالا، ابتدا ابعاد نمودار خروجي مبتني بر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مشخص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، سپس</w:t>
      </w:r>
      <w:r w:rsidR="000C4034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تيب نمايش نمونه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ر اساس نرمال به بيمار مرتب مي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شود و پس از آن رنگ</w:t>
      </w:r>
      <w:r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Pr="00530868">
        <w:rPr>
          <w:rFonts w:ascii="Scheherazade" w:eastAsia="Scheherazade" w:hAnsi="Scheherazade" w:cs="B Lotus" w:hint="cs"/>
          <w:color w:val="000000" w:themeColor="text1"/>
          <w:sz w:val="28"/>
          <w:szCs w:val="28"/>
          <w:rtl/>
          <w:lang w:val="en-US" w:bidi="fa-IR"/>
        </w:rPr>
        <w:t>بندي نمودار براي جداسازي نرمال از بيار و در نهايت رسم نمودار و تعيين راهنما براي آن (مشخص كردن اين كه هر رنگ مرتبط به كدام نمونه است.)</w:t>
      </w:r>
    </w:p>
    <w:p w14:paraId="39808DD2" w14:textId="6877BDC7" w:rsidR="00E37F88" w:rsidRDefault="00E37F88" w:rsidP="00E37F88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72E350E" w14:textId="1529F622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39808" behindDoc="0" locked="0" layoutInCell="1" allowOverlap="1" wp14:anchorId="1E4614D5" wp14:editId="6B0DE027">
                <wp:simplePos x="0" y="0"/>
                <wp:positionH relativeFrom="column">
                  <wp:posOffset>-432435</wp:posOffset>
                </wp:positionH>
                <wp:positionV relativeFrom="paragraph">
                  <wp:posOffset>436880</wp:posOffset>
                </wp:positionV>
                <wp:extent cx="6428105" cy="4438015"/>
                <wp:effectExtent l="0" t="0" r="0" b="635"/>
                <wp:wrapTight wrapText="bothSides">
                  <wp:wrapPolygon edited="0">
                    <wp:start x="0" y="0"/>
                    <wp:lineTo x="0" y="16689"/>
                    <wp:lineTo x="960" y="17802"/>
                    <wp:lineTo x="960" y="21510"/>
                    <wp:lineTo x="21316" y="21510"/>
                    <wp:lineTo x="21508" y="16689"/>
                    <wp:lineTo x="21508" y="0"/>
                    <wp:lineTo x="0" y="0"/>
                  </wp:wrapPolygon>
                </wp:wrapTight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28105" cy="4438015"/>
                          <a:chOff x="-52860" y="-89855"/>
                          <a:chExt cx="6428652" cy="4438093"/>
                        </a:xfrm>
                      </wpg:grpSpPr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52860" y="-89855"/>
                            <a:ext cx="6428652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" name="Text Box 1"/>
                        <wps:cNvSpPr txBox="1"/>
                        <wps:spPr>
                          <a:xfrm>
                            <a:off x="269563" y="3440175"/>
                            <a:ext cx="5994275" cy="908063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299D5B" w14:textId="3CFBC9EE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077133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شان دهنده نرمال بودن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و عدم نیاز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ه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ست. (به دلیل هماهنگی کامل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 هم از نظر چارک اول، میانه و چارک سوم و همچنین ماکسیمم و مینیمم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ها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4614D5" id="Group 7" o:spid="_x0000_s1034" style="position:absolute;left:0;text-align:left;margin-left:-34.05pt;margin-top:34.4pt;width:506.15pt;height:349.45pt;z-index:251639808;mso-width-relative:margin;mso-height-relative:margin" coordorigin="-528,-898" coordsize="64286,4438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35" type="#_x0000_t75" style="position:absolute;left:-528;top:-898;width:64285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">
                  <v:imagedata r:id="rId1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36" type="#_x0000_t202" style="position:absolute;left:2695;top:34401;width:59943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" stroked="f">
                  <v:textbox style="mso-fit-shape-to-text:t" inset="0,0,0,0">
                    <w:txbxContent>
                      <w:p w14:paraId="2E299D5B" w14:textId="3CFBC9EE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077133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1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شان دهنده نرمال بودن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و عدم نیاز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ه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ست. (به دلیل هماهنگی کامل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 هم از نظر چارک اول، میانه و چارک سوم و همچنین ماکسیمم و مینیمم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ها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CEB7340" w14:textId="21AA295E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3B0CAFAF" w14:textId="0F348B29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121AAD3B" w14:textId="24747A64" w:rsidR="00E972E6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rtl/>
          <w:lang w:val="en-US" w:bidi="fa-IR"/>
        </w:rPr>
      </w:pPr>
    </w:p>
    <w:p w14:paraId="7367F957" w14:textId="61D21ADE" w:rsidR="00D430FB" w:rsidRDefault="00E972E6" w:rsidP="00E972E6">
      <w:pPr>
        <w:bidi/>
        <w:ind w:firstLine="720"/>
        <w:jc w:val="both"/>
        <w:rPr>
          <w:rFonts w:ascii="Scheherazade" w:eastAsia="Scheherazade" w:hAnsi="Scheherazade"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44928" behindDoc="0" locked="0" layoutInCell="1" allowOverlap="1" wp14:anchorId="5CE74AD7" wp14:editId="0E5D1DB3">
                <wp:simplePos x="0" y="0"/>
                <wp:positionH relativeFrom="column">
                  <wp:posOffset>-514350</wp:posOffset>
                </wp:positionH>
                <wp:positionV relativeFrom="paragraph">
                  <wp:posOffset>211</wp:posOffset>
                </wp:positionV>
                <wp:extent cx="6758940" cy="4411980"/>
                <wp:effectExtent l="0" t="0" r="3810" b="7620"/>
                <wp:wrapTight wrapText="bothSides">
                  <wp:wrapPolygon edited="0">
                    <wp:start x="0" y="0"/>
                    <wp:lineTo x="0" y="16788"/>
                    <wp:lineTo x="670" y="17907"/>
                    <wp:lineTo x="670" y="21544"/>
                    <wp:lineTo x="21430" y="21544"/>
                    <wp:lineTo x="21551" y="16788"/>
                    <wp:lineTo x="21551" y="0"/>
                    <wp:lineTo x="0" y="0"/>
                  </wp:wrapPolygon>
                </wp:wrapTight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58940" cy="4411980"/>
                          <a:chOff x="-174424" y="-153281"/>
                          <a:chExt cx="6759305" cy="4412030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739" b="1"/>
                          <a:stretch/>
                        </pic:blipFill>
                        <pic:spPr bwMode="auto">
                          <a:xfrm>
                            <a:off x="-174424" y="-153281"/>
                            <a:ext cx="6759305" cy="342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9" name="Text Box 9"/>
                        <wps:cNvSpPr txBox="1"/>
                        <wps:spPr>
                          <a:xfrm>
                            <a:off x="73981" y="3350699"/>
                            <a:ext cx="6435725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880B32A" w14:textId="605EEDCF" w:rsidR="00B80495" w:rsidRPr="00B80495" w:rsidRDefault="00B80495" w:rsidP="00B804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840BE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077133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2</w:t>
                              </w:r>
                              <w:r w:rsid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و بیمار.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یمار با رنگ قرمز و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 با رنگ آبی مشخص ش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 نمودار جعب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ای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پس از اعمال 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رمال‌ساز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گسسته نشان دهنده این است که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قبل از آن نیز نرمال بودن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اند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چرا که در مقایسه با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1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غییر محسوسی مشاهده نم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ود. از طرف دیگر </w:t>
                              </w:r>
                              <w:r w:rsidR="00E553A1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کل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 خود کاملا مشخص است که نرمال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Pr="00B804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CE74AD7" id="Group 10" o:spid="_x0000_s1037" style="position:absolute;left:0;text-align:left;margin-left:-40.5pt;margin-top:0;width:532.2pt;height:347.4pt;z-index:251644928;mso-width-relative:margin;mso-height-relative:margin" coordorigin="-1744,-1532" coordsize="67593,4412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">
                <v:shape id="Picture 8" o:spid="_x0000_s1038" type="#_x0000_t75" style="position:absolute;left:-1744;top:-1532;width:67592;height:34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">
                  <v:imagedata r:id="rId12" o:title="" croptop="2450f" cropbottom="1f"/>
                </v:shape>
                <v:shape id="Text Box 9" o:spid="_x0000_s1039" type="#_x0000_t202" style="position:absolute;left:739;top:33506;width:64358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" stroked="f">
                  <v:textbox style="mso-fit-shape-to-text:t" inset="0,0,0,0">
                    <w:txbxContent>
                      <w:p w14:paraId="5880B32A" w14:textId="605EEDCF" w:rsidR="00B80495" w:rsidRPr="00B80495" w:rsidRDefault="00B80495" w:rsidP="00B804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840BE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077133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2</w:t>
                        </w:r>
                        <w:r w:rsid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و بیمار.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یمار با رنگ قرمز و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 با رنگ آبی مشخص ش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 نمودار جعب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ای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پس از اعمال 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نرمال‌ساز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گسسته نشان دهنده این است که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قبل از آن نیز نرمال بودن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اند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چرا که در مقایسه با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1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غییر محسوسی مشاهده نم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ود. از طرف دیگر </w:t>
                        </w:r>
                        <w:r w:rsidR="00E553A1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کل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 خود کاملا مشخص است که نرمال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Pr="00B804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3AD0ED6B" w14:textId="41D6D5C7" w:rsidR="009958EA" w:rsidRPr="009D75B4" w:rsidRDefault="00AB4F0C" w:rsidP="009D75B4">
      <w:pPr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</w:t>
      </w:r>
      <w:r w:rsidR="00B82BEF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111DB0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9958EA" w:rsidRPr="009D75B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کاهش ابعاد داده</w:t>
      </w:r>
    </w:p>
    <w:p w14:paraId="08DFD597" w14:textId="5AD0D759" w:rsidR="009958EA" w:rsidRDefault="0032052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3296" behindDoc="1" locked="0" layoutInCell="1" allowOverlap="1" wp14:anchorId="6A02D6AD" wp14:editId="2549144D">
                <wp:simplePos x="0" y="0"/>
                <wp:positionH relativeFrom="column">
                  <wp:posOffset>-49237</wp:posOffset>
                </wp:positionH>
                <wp:positionV relativeFrom="paragraph">
                  <wp:posOffset>1341755</wp:posOffset>
                </wp:positionV>
                <wp:extent cx="5801360" cy="407670"/>
                <wp:effectExtent l="0" t="0" r="8890" b="0"/>
                <wp:wrapSquare wrapText="bothSides"/>
                <wp:docPr id="43" name="Rectangle: Rounded Corners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BD7A694" w14:textId="25C51883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 &lt;- prcomp(e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A02D6AD" id="Rectangle: Rounded Corners 43" o:spid="_x0000_s1040" style="position:absolute;left:0;text-align:left;margin-left:-3.9pt;margin-top:105.65pt;width:456.8pt;height:32.1pt;z-index:-251613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BUX1qw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" fillcolor="#f2f2f2 [3052]" stroked="f" strokeweight="1pt">
                <v:stroke joinstyle="miter"/>
                <v:textbox>
                  <w:txbxContent>
                    <w:p w14:paraId="4BD7A694" w14:textId="25C51883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 &lt;- prcomp(ex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کاهش ابعاد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ی وجود دارد، یکی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Style w:val="FootnoteReference"/>
          <w:rFonts w:cs="B Lotus"/>
          <w:color w:val="000000" w:themeColor="text1"/>
          <w:sz w:val="28"/>
          <w:szCs w:val="28"/>
          <w:lang w:val="en-US" w:bidi="fa-IR"/>
        </w:rPr>
        <w:footnoteReference w:id="4"/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در این روش، چندین جهت مختلف برای مح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داده در نظر گرفت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و در هر کدام از این رو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قدار تفکیک بین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ورد بررسی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 w:rsidRP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.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از قطعه کد زیر برای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B3F6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ستفاده کرد:</w:t>
      </w:r>
    </w:p>
    <w:p w14:paraId="4611C54D" w14:textId="4B8D2D2F" w:rsidR="007269D8" w:rsidRDefault="007269D8" w:rsidP="006B3F64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FB7010D" w14:textId="215C7FDE" w:rsidR="006B3F64" w:rsidRDefault="001E7872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اخل متغی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جه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د داده را تفکیک کند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میزان تمایز مرتب شده</w:t>
      </w:r>
      <w:r w:rsidR="0006630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صورت رسم نمودار آن (شکل3)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یزان تفکیک در هر کدام از این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اهده کرد. همانگونه که در شکل3 مشخص است میزان تمایز در مولفه اول از همه بیشتر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کاهش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بد.</w:t>
      </w:r>
    </w:p>
    <w:p w14:paraId="7BCC6ACD" w14:textId="74A232A6" w:rsidR="0099796C" w:rsidRDefault="00E972E6" w:rsidP="0099796C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0C2B3A42" wp14:editId="7F9C9141">
                <wp:simplePos x="0" y="0"/>
                <wp:positionH relativeFrom="column">
                  <wp:posOffset>-48895</wp:posOffset>
                </wp:positionH>
                <wp:positionV relativeFrom="paragraph">
                  <wp:posOffset>423</wp:posOffset>
                </wp:positionV>
                <wp:extent cx="5731510" cy="4258212"/>
                <wp:effectExtent l="0" t="0" r="2540" b="9525"/>
                <wp:wrapTight wrapText="bothSides">
                  <wp:wrapPolygon edited="0">
                    <wp:start x="0" y="0"/>
                    <wp:lineTo x="0" y="21552"/>
                    <wp:lineTo x="21538" y="21552"/>
                    <wp:lineTo x="21538" y="0"/>
                    <wp:lineTo x="0" y="0"/>
                  </wp:wrapPolygon>
                </wp:wrapTight>
                <wp:docPr id="44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58212"/>
                          <a:chOff x="0" y="0"/>
                          <a:chExt cx="5731510" cy="4258212"/>
                        </a:xfrm>
                      </wpg:grpSpPr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340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7" name="Text Box 17"/>
                        <wps:cNvSpPr txBox="1"/>
                        <wps:spPr>
                          <a:xfrm>
                            <a:off x="0" y="3094892"/>
                            <a:ext cx="5731510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924CAD6" w14:textId="79EF6313" w:rsidR="00D61FDD" w:rsidRPr="00D61FDD" w:rsidRDefault="00D61FDD" w:rsidP="00066308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begin"/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SEQ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شکل \*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instrText>ARABIC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instrText xml:space="preserve"> </w:instrTex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separate"/>
                              </w:r>
                              <w:r w:rsidR="00077133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3</w:t>
                              </w:r>
                              <w:r w:rsidRPr="00D61FDD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fldChar w:fldCharType="end"/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هرکدام از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خروجی تابع </w:t>
                              </w:r>
                              <w:r w:rsidRPr="00D61FDD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rcomp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شان دهنده میزان واریانس (تمایز) ایجاد شده م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هرکدام از این مولف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ست. ب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تر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تیب میزان تمایز از اولین به آخرین مولفه مرتب </w:t>
                              </w:r>
                              <w:r w:rsidR="006303DA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ده‌است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بنابراین بهترین گزینه برای رسم نمودار کاهش ابعاد مولفه اول و دوم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 البته درصورت نیاز به رسم نمودار سه بعد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Pr="00D61FDD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از مولفه سوم نیز کمک گر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C2B3A42" id="Group 44" o:spid="_x0000_s1041" style="position:absolute;left:0;text-align:left;margin-left:-3.85pt;margin-top:.05pt;width:451.3pt;height:335.3pt;z-index:251654144" coordsize="57315,425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">
                <v:shape id="Picture 11" o:spid="_x0000_s1042" type="#_x0000_t75" style="position:absolute;width:57315;height:334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">
                  <v:imagedata r:id="rId14" o:title=""/>
                </v:shape>
                <v:shape id="Text Box 17" o:spid="_x0000_s1043" type="#_x0000_t202" style="position:absolute;top:30948;width:57315;height:116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" stroked="f">
                  <v:textbox style="mso-fit-shape-to-text:t" inset="0,0,0,0">
                    <w:txbxContent>
                      <w:p w14:paraId="0924CAD6" w14:textId="79EF6313" w:rsidR="00D61FDD" w:rsidRPr="00D61FDD" w:rsidRDefault="00D61FDD" w:rsidP="00066308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</w:pP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begin"/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SEQ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شکل \*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instrText>ARABIC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instrText xml:space="preserve"> </w:instrTex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separate"/>
                        </w:r>
                        <w:r w:rsidR="00077133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</w:rPr>
                          <w:t>3</w:t>
                        </w:r>
                        <w:r w:rsidRPr="00D61FDD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fldChar w:fldCharType="end"/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هرکدام از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خروجی تابع </w:t>
                        </w:r>
                        <w:r w:rsidRPr="00D61FDD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rcomp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شان دهنده میزان واریانس (تمایز) ایجاد شده م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هرکدام از این مولف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ست. ب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تر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تیب میزان تمایز از اولین به آخرین مولفه مرتب </w:t>
                        </w:r>
                        <w:r w:rsidR="006303DA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ده‌است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بنابراین بهترین گزینه برای رسم نمودار کاهش ابعاد مولفه اول و دوم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 البته درصورت نیاز به رسم نمودار سه بعد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Pr="00D61FDD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از مولفه سوم نیز کمک گر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17E62F76" w14:textId="5FD9C7A1" w:rsidR="001E7872" w:rsidRDefault="00320528" w:rsidP="0099796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5344" behindDoc="1" locked="0" layoutInCell="1" allowOverlap="1" wp14:anchorId="72A5EDE0" wp14:editId="347D6F2A">
                <wp:simplePos x="0" y="0"/>
                <wp:positionH relativeFrom="column">
                  <wp:posOffset>-50800</wp:posOffset>
                </wp:positionH>
                <wp:positionV relativeFrom="paragraph">
                  <wp:posOffset>3147695</wp:posOffset>
                </wp:positionV>
                <wp:extent cx="5801360" cy="407670"/>
                <wp:effectExtent l="0" t="0" r="8890" b="0"/>
                <wp:wrapSquare wrapText="bothSides"/>
                <wp:docPr id="45" name="Rectangle: Rounded Corners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887EA2" w14:textId="0A076189" w:rsidR="00320528" w:rsidRPr="00320528" w:rsidRDefault="00320528" w:rsidP="00320528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320528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 &lt;- t(scale(t(ex), scale = F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2A5EDE0" id="Rectangle: Rounded Corners 45" o:spid="_x0000_s1044" style="position:absolute;left:0;text-align:left;margin-left:-4pt;margin-top:247.85pt;width:456.8pt;height:32.1pt;z-index:-251611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qQ1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" fillcolor="#f2f2f2 [3052]" stroked="f" strokeweight="1pt">
                <v:stroke joinstyle="miter"/>
                <v:textbox>
                  <w:txbxContent>
                    <w:p w14:paraId="71887EA2" w14:textId="0A076189" w:rsidR="00320528" w:rsidRPr="00320528" w:rsidRDefault="00320528" w:rsidP="00320528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320528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 &lt;- t(scale(t(ex), scale = F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صورت رسم نمودار دو بعدی براساس مولفه اول و دوم که بیشترین تفکیک را ایج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ند، مشاه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که یک توزیع افقی گسترده بر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1E787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.(شکل4)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لفه اول در شکل4 نشان دهده میزان 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در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انگونه که درصورت رسم </w:t>
      </w:r>
      <w:r w:rsidR="009D4421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طابق شکل5، در این نمودار نیز ا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قابل جداسازی از یکدیگر نیستند و این نشان دهنده وجود مشکل در روش تحیل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D442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باید اصلاح شود.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نوعی این خروجی ارزش زیادی ند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د چرا که هدف یافتن تفاوت بیا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،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ی رفع این مشکل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غییر ابعاد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اثیر عدم بیان یا بیان بالا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F26B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را از بین برد. برای این منظور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میانگین بیان خودشان کس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 (به عبارت دیگر میانگین بیان تمامی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صفر شوند.) تا اثر بیان دائمی یک ژن یا عدم بیان آن از بین برود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فقط تفاوت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رزشمند شود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مولف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9796C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99796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ارد بهتری را نمایش دهند.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ی این منظور از طریق کد زیر این تغییر ابعاد انجا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700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0A22C7EE" w14:textId="093FC7FF" w:rsidR="007269D8" w:rsidRDefault="007269D8" w:rsidP="006B3F64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44E1E72" w14:textId="5A46FEB6" w:rsidR="006B3F64" w:rsidRDefault="00783F47" w:rsidP="007269D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 xml:space="preserve">به دلیل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ستو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غییر ابعا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ه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بیان را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ه و سپس تغییر ابعاد اعمال شود و سپس دوباره به حالت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نهاده اولیه برگردد. به منظور این که تابع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پیشفرض دا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تقسیم بر انحراف معیار نیز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این عملیات را از طریق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Fals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ردن متغیر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 xml:space="preserve"> scal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تابع، لغو نمود.</w:t>
      </w:r>
    </w:p>
    <w:p w14:paraId="7FCDFECC" w14:textId="2FEC587E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49B1FF7C" wp14:editId="4B1E5E2C">
                <wp:simplePos x="0" y="0"/>
                <wp:positionH relativeFrom="column">
                  <wp:posOffset>4233</wp:posOffset>
                </wp:positionH>
                <wp:positionV relativeFrom="paragraph">
                  <wp:posOffset>2862792</wp:posOffset>
                </wp:positionV>
                <wp:extent cx="5731510" cy="4528136"/>
                <wp:effectExtent l="0" t="0" r="2540" b="6350"/>
                <wp:wrapTight wrapText="bothSides">
                  <wp:wrapPolygon edited="0">
                    <wp:start x="0" y="0"/>
                    <wp:lineTo x="0" y="21539"/>
                    <wp:lineTo x="21538" y="21539"/>
                    <wp:lineTo x="21538" y="0"/>
                    <wp:lineTo x="0" y="0"/>
                  </wp:wrapPolygon>
                </wp:wrapTight>
                <wp:docPr id="19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28136"/>
                          <a:chOff x="0" y="0"/>
                          <a:chExt cx="5731510" cy="4528136"/>
                        </a:xfrm>
                      </wpg:grpSpPr>
                      <pic:pic xmlns:pic="http://schemas.openxmlformats.org/drawingml/2006/picture">
                        <pic:nvPicPr>
                          <pic:cNvPr id="14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8" name="Text Box 18"/>
                        <wps:cNvSpPr txBox="1"/>
                        <wps:spPr>
                          <a:xfrm>
                            <a:off x="0" y="3620086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A345DB" w14:textId="0DA99152" w:rsidR="00D61FDD" w:rsidRPr="000F26B9" w:rsidRDefault="00D61FDD" w:rsidP="000F26B9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</w:pPr>
                              <w:r w:rsidRPr="000F26B9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4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رسم دا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="0099796C">
                                <w:rPr>
                                  <w:rFonts w:cs="Calibri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 همانطور که در نمودار مشخص است تفاوت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 </w:t>
                              </w:r>
                              <w:r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موجود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مولفه اول به نوعی صرفا نشا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هد که بعضی از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خیلی کم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یا اصلا بیان ن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اند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و در مقابل بعضی دیگر بسیار زیاد بیان شد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ند. این به نوعی داده</w:t>
                              </w:r>
                              <w:r w:rsidR="000663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ای 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اکارآمد محسوب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0F26B9" w:rsidRPr="000F26B9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شو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9B1FF7C" id="Group 19" o:spid="_x0000_s1045" style="position:absolute;left:0;text-align:left;margin-left:.35pt;margin-top:225.4pt;width:451.3pt;height:356.55pt;z-index:251657216" coordsize="57315,452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">
                <v:shape id="Picture 14" o:spid="_x0000_s1046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">
                  <v:imagedata r:id="rId16" o:title=""/>
                </v:shape>
                <v:shape id="Text Box 18" o:spid="_x0000_s1047" type="#_x0000_t202" style="position:absolute;top:36200;width:57315;height:9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B5fA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IGVX2QAvbwCAAD//wMAUEsBAi0AFAAGAAgAAAAhANvh9svuAAAAhQEAABMAAAAAAAAA&#10;AAAAAAAAAAAAAFtDb250ZW50X1R5cGVzXS54bWxQSwECLQAUAAYACAAAACEAWvQsW78AAAAVAQAA&#10;CwAAAAAAAAAAAAAAAAAfAQAAX3JlbHMvLnJlbHNQSwECLQAUAAYACAAAACEA6AeXwMYAAADbAAAA&#10;DwAAAAAAAAAAAAAAAAAHAgAAZHJzL2Rvd25yZXYueG1sUEsFBgAAAAADAAMAtwAAAPoCAAAAAA==&#10;" stroked="f">
                  <v:textbox style="mso-fit-shape-to-text:t" inset="0,0,0,0">
                    <w:txbxContent>
                      <w:p w14:paraId="4FA345DB" w14:textId="0DA99152" w:rsidR="00D61FDD" w:rsidRPr="000F26B9" w:rsidRDefault="00D61FDD" w:rsidP="000F26B9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</w:pPr>
                        <w:r w:rsidRPr="000F26B9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4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رسم دا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="0099796C">
                          <w:rPr>
                            <w:rFonts w:cs="Calibri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 همانطور که در نمودار مشخص است تفاوت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 </w:t>
                        </w:r>
                        <w:r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موجود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مولفه اول به نوعی صرفا نشا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هد که بعضی از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خیلی کم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یا اصلا بیان ن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اند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و در مقابل بعضی دیگر بسیار زیاد بیان شد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ند. این به نوعی داده</w:t>
                        </w:r>
                        <w:r w:rsidR="000663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ای 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اکارآمد محسوب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0F26B9" w:rsidRPr="000F26B9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شو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صورتی که براساس مقادیر جدید، مولفه‌های مختلف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داده شود، شکل6 حاصل می‌شود که تمایز‌ها در مولفه‌های مختلف معقول‌تر شده‌اند و از طرفی در صورت رسم نمونه‌ها مطابق شکل7 ، می‌توان نتایج را مشاهده نمود که دیگر مولفه اول به سمت بیان کامل یا عدم بیان کامل گرایش ندارد و داده‌ها به صورت متفاوتی قرار گرفته‌اند. به منظور بررسی نمونه‌ها نیز می‌توان نمودار را مطابق روش قبلی برای نمونه‌ها رسم کرد (شکل8) به ا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می‌توان مشاهده کرد که نمونه‌های مختلف تقریبا در کلاستر‌های مختلفی قابل جداسازی از یکدیگر هستند و مولفه اول و دوم روش </w:t>
      </w:r>
      <w:r w:rsidR="00514A58">
        <w:rPr>
          <w:rFonts w:cs="B Lotus"/>
          <w:color w:val="000000" w:themeColor="text1"/>
          <w:sz w:val="28"/>
          <w:szCs w:val="28"/>
          <w:lang w:val="en-US" w:bidi="fa-IR"/>
        </w:rPr>
        <w:t>PCA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س از اعمال تغییر ابعاد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514A5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به خوبی توانسته است تمایز میان آن‌ها را نمایش دهد. البته بعضی از نمونه‌های سرطانی شباهت زیادی به نمونه‌های سالم دارند ولی با این حال اکثر آن‌ها قابل تمایز هستند.</w:t>
      </w:r>
    </w:p>
    <w:p w14:paraId="746FCB0F" w14:textId="57B21CDB" w:rsidR="00514A58" w:rsidRDefault="00E972E6" w:rsidP="00514A58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2E26A07E" wp14:editId="670F9580">
                <wp:simplePos x="0" y="0"/>
                <wp:positionH relativeFrom="column">
                  <wp:posOffset>-103505</wp:posOffset>
                </wp:positionH>
                <wp:positionV relativeFrom="paragraph">
                  <wp:posOffset>4279265</wp:posOffset>
                </wp:positionV>
                <wp:extent cx="5801360" cy="4398645"/>
                <wp:effectExtent l="0" t="0" r="8890" b="1905"/>
                <wp:wrapTight wrapText="bothSides">
                  <wp:wrapPolygon edited="0">
                    <wp:start x="142" y="0"/>
                    <wp:lineTo x="0" y="15903"/>
                    <wp:lineTo x="0" y="21516"/>
                    <wp:lineTo x="21420" y="21516"/>
                    <wp:lineTo x="21562" y="18709"/>
                    <wp:lineTo x="21562" y="0"/>
                    <wp:lineTo x="142" y="0"/>
                  </wp:wrapPolygon>
                </wp:wrapTight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1360" cy="4398645"/>
                          <a:chOff x="0" y="0"/>
                          <a:chExt cx="5801849" cy="4398890"/>
                        </a:xfrm>
                      </wpg:grpSpPr>
                      <pic:pic xmlns:pic="http://schemas.openxmlformats.org/drawingml/2006/picture">
                        <pic:nvPicPr>
                          <pic:cNvPr id="23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0339" y="0"/>
                            <a:ext cx="5731510" cy="38176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4" name="Text Box 24"/>
                        <wps:cNvSpPr txBox="1"/>
                        <wps:spPr>
                          <a:xfrm>
                            <a:off x="0" y="3235570"/>
                            <a:ext cx="5730875" cy="1163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784E2BB" w14:textId="10B48E48" w:rsidR="00F81606" w:rsidRPr="00F81606" w:rsidRDefault="00F81606" w:rsidP="00F81606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F81606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6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ختلف به دست آمده مبتنی بر روش </w:t>
                              </w:r>
                              <w:r w:rsidRPr="00F81606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اعمال تغییر ابعاد. همانگونه که مشخص است دیگر تفاوت فاحش میان مولفه اول و دیگ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نیست و با اعمال تغییر ابعاد، امکان این فراهم شد تا تاثیر بسیار بزرگی که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در تمامی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یان شده بودند و همچنی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یی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که اصلا بیان نشده بودند از بین برود و این روش بتواند تمایز بهتری متناسب با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Pr="00F81606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ارائه بکن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26A07E" id="Group 25" o:spid="_x0000_s1048" style="position:absolute;left:0;text-align:left;margin-left:-8.15pt;margin-top:336.95pt;width:456.8pt;height:346.35pt;z-index:251665408;mso-height-relative:margin" coordsize="58018,439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">
                <v:shape id="Picture 23" o:spid="_x0000_s1049" type="#_x0000_t75" style="position:absolute;left:703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">
                  <v:imagedata r:id="rId18" o:title=""/>
                </v:shape>
                <v:shape id="Text Box 24" o:spid="_x0000_s1050" type="#_x0000_t202" style="position:absolute;top:32355;width:57308;height:116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" stroked="f">
                  <v:textbox style="mso-fit-shape-to-text:t" inset="0,0,0,0">
                    <w:txbxContent>
                      <w:p w14:paraId="4784E2BB" w14:textId="10B48E48" w:rsidR="00F81606" w:rsidRPr="00F81606" w:rsidRDefault="00F81606" w:rsidP="00F81606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F81606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6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ختلف به دست آمده مبتنی بر روش </w:t>
                        </w:r>
                        <w:r w:rsidRPr="00F81606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اعمال تغییر ابعاد. همانگونه که مشخص است دیگر تفاوت فاحش میان مولفه اول و دیگ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نیست و با اعمال تغییر ابعاد، امکان این فراهم شد تا تاثیر بسیار بزرگی که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در تمامی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یان شده بودند و همچنی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یی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که اصلا بیان نشده بودند از بین برود و این روش بتواند تمایز بهتری متناسب با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Pr="00F81606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ارائه بکن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B5A0537" wp14:editId="5BE72F55">
                <wp:simplePos x="0" y="0"/>
                <wp:positionH relativeFrom="column">
                  <wp:posOffset>-139276</wp:posOffset>
                </wp:positionH>
                <wp:positionV relativeFrom="paragraph">
                  <wp:posOffset>-424</wp:posOffset>
                </wp:positionV>
                <wp:extent cx="5731510" cy="4204970"/>
                <wp:effectExtent l="0" t="0" r="2540" b="5080"/>
                <wp:wrapTight wrapText="bothSides">
                  <wp:wrapPolygon edited="0">
                    <wp:start x="0" y="0"/>
                    <wp:lineTo x="0" y="19571"/>
                    <wp:lineTo x="790" y="20354"/>
                    <wp:lineTo x="790" y="21528"/>
                    <wp:lineTo x="21107" y="21528"/>
                    <wp:lineTo x="21107" y="20354"/>
                    <wp:lineTo x="21538" y="19571"/>
                    <wp:lineTo x="21538" y="0"/>
                    <wp:lineTo x="0" y="0"/>
                  </wp:wrapPolygon>
                </wp:wrapTight>
                <wp:docPr id="22" name="Group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204970"/>
                          <a:chOff x="0" y="0"/>
                          <a:chExt cx="5731510" cy="4204973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4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1" name="Text Box 21"/>
                        <wps:cNvSpPr txBox="1"/>
                        <wps:spPr>
                          <a:xfrm>
                            <a:off x="243840" y="3807463"/>
                            <a:ext cx="534098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7BBABA" w14:textId="44A07094" w:rsidR="003F5508" w:rsidRPr="003F5508" w:rsidRDefault="003F5508" w:rsidP="003F5508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3F5508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5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اول و دوم به دست آمده</w:t>
                              </w:r>
                              <w:r w:rsid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روش </w:t>
                              </w:r>
                              <w:r w:rsid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3F5508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یش از اعمال تغییر ابعا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B5A0537" id="Group 22" o:spid="_x0000_s1051" style="position:absolute;left:0;text-align:left;margin-left:-10.95pt;margin-top:-.05pt;width:451.3pt;height:331.1pt;z-index:251661312" coordsize="57315,4204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">
                <v:shape id="Picture 20" o:spid="_x0000_s1052" type="#_x0000_t75" style="position:absolute;width:57315;height:381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">
                  <v:imagedata r:id="rId20" o:title=""/>
                </v:shape>
                <v:shape id="Text Box 21" o:spid="_x0000_s1053" type="#_x0000_t202" style="position:absolute;left:2438;top:38074;width:53410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" stroked="f">
                  <v:textbox style="mso-fit-shape-to-text:t" inset="0,0,0,0">
                    <w:txbxContent>
                      <w:p w14:paraId="237BBABA" w14:textId="44A07094" w:rsidR="003F5508" w:rsidRPr="003F5508" w:rsidRDefault="003F5508" w:rsidP="003F5508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3F5508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5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اول و دوم به دست آمده</w:t>
                        </w:r>
                        <w:r w:rsid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روش </w:t>
                        </w:r>
                        <w:r w:rsid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3F5508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یش از اعمال تغییر ابعا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8207F20" w14:textId="51D3E8AC" w:rsidR="009D4421" w:rsidRDefault="001675BD" w:rsidP="00C238C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73600" behindDoc="0" locked="0" layoutInCell="1" allowOverlap="1" wp14:anchorId="4AEEFF63" wp14:editId="4F0FB5EE">
                <wp:simplePos x="0" y="0"/>
                <wp:positionH relativeFrom="column">
                  <wp:posOffset>143933</wp:posOffset>
                </wp:positionH>
                <wp:positionV relativeFrom="paragraph">
                  <wp:posOffset>4493683</wp:posOffset>
                </wp:positionV>
                <wp:extent cx="5731510" cy="4366895"/>
                <wp:effectExtent l="0" t="0" r="2540" b="0"/>
                <wp:wrapTight wrapText="bothSides">
                  <wp:wrapPolygon edited="0">
                    <wp:start x="646" y="0"/>
                    <wp:lineTo x="646" y="18092"/>
                    <wp:lineTo x="0" y="18280"/>
                    <wp:lineTo x="0" y="21484"/>
                    <wp:lineTo x="21538" y="21484"/>
                    <wp:lineTo x="21538" y="0"/>
                    <wp:lineTo x="646" y="0"/>
                  </wp:wrapPolygon>
                </wp:wrapTight>
                <wp:docPr id="32" name="Group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366895"/>
                          <a:chOff x="0" y="0"/>
                          <a:chExt cx="5731510" cy="4367078"/>
                        </a:xfrm>
                      </wpg:grpSpPr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11423" y="0"/>
                            <a:ext cx="5491267" cy="3657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1" name="Text Box 31"/>
                        <wps:cNvSpPr txBox="1"/>
                        <wps:spPr>
                          <a:xfrm>
                            <a:off x="0" y="3714298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812587A" w14:textId="7129F445" w:rsidR="00C51DD5" w:rsidRPr="00C51DD5" w:rsidRDefault="00C51DD5" w:rsidP="00C51DD5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8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الم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normal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 و بیمار(</w:t>
                              </w:r>
                              <w:r w:rsidR="005658D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test</w:t>
                              </w:r>
                              <w:r w:rsidR="005658D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)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AEEFF63" id="Group 32" o:spid="_x0000_s1054" style="position:absolute;left:0;text-align:left;margin-left:11.35pt;margin-top:353.85pt;width:451.3pt;height:343.85pt;z-index:251673600;mso-width-relative:margin;mso-height-relative:margin" coordsize="57315,43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">
                <v:shape id="Picture 30" o:spid="_x0000_s1055" type="#_x0000_t75" style="position:absolute;left:2114;width:54912;height:365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">
                  <v:imagedata r:id="rId22" o:title=""/>
                </v:shape>
                <v:shape id="Text Box 31" o:spid="_x0000_s1056" type="#_x0000_t202" style="position:absolute;top:37142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0812587A" w14:textId="7129F445" w:rsidR="00C51DD5" w:rsidRPr="00C51DD5" w:rsidRDefault="00C51DD5" w:rsidP="00C51DD5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8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الم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normal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 و بیمار(</w:t>
                        </w:r>
                        <w:r w:rsidR="005658D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test</w:t>
                        </w:r>
                        <w:r w:rsidR="005658D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)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080D9F50" wp14:editId="28C35470">
                <wp:simplePos x="0" y="0"/>
                <wp:positionH relativeFrom="column">
                  <wp:posOffset>98002</wp:posOffset>
                </wp:positionH>
                <wp:positionV relativeFrom="paragraph">
                  <wp:posOffset>423</wp:posOffset>
                </wp:positionV>
                <wp:extent cx="5731510" cy="4565650"/>
                <wp:effectExtent l="0" t="0" r="2540" b="6350"/>
                <wp:wrapTight wrapText="bothSides">
                  <wp:wrapPolygon edited="0">
                    <wp:start x="0" y="0"/>
                    <wp:lineTo x="0" y="21540"/>
                    <wp:lineTo x="21538" y="21540"/>
                    <wp:lineTo x="21538" y="0"/>
                    <wp:lineTo x="0" y="0"/>
                  </wp:wrapPolygon>
                </wp:wrapTight>
                <wp:docPr id="29" name="Group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4565650"/>
                          <a:chOff x="0" y="0"/>
                          <a:chExt cx="5731510" cy="4565650"/>
                        </a:xfrm>
                      </wpg:grpSpPr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81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8" name="Text Box 28"/>
                        <wps:cNvSpPr txBox="1"/>
                        <wps:spPr>
                          <a:xfrm>
                            <a:off x="0" y="3657600"/>
                            <a:ext cx="5731510" cy="9080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28F142B" w14:textId="0551F95B" w:rsidR="00F81606" w:rsidRPr="00C51DD5" w:rsidRDefault="00F81606" w:rsidP="00C51DD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C51DD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7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ختلف نمونه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مبتنی بر مولفه اول و دوم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پس از تغییر ابعاد داده. همانگونه که در شکل مشهود است، با تغییر ابعاد داده و از بین بردن تاثیر بیان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و یا عدم بیان آ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ر اکثر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‌ها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،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توان به خروجی بهتری مبتنی بر تفاوت بیان ژن</w:t>
                              </w:r>
                              <w:r w:rsidR="00A300A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‌ها </w:t>
                              </w:r>
                              <w:r w:rsidR="00C51DD5"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دست یافت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80D9F50" id="Group 29" o:spid="_x0000_s1057" style="position:absolute;left:0;text-align:left;margin-left:7.7pt;margin-top:.05pt;width:451.3pt;height:359.5pt;z-index:251669504" coordsize="57315,45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">
                <v:shape id="Picture 27" o:spid="_x0000_s1058" type="#_x0000_t75" style="position:absolute;width:57315;height:38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">
                  <v:imagedata r:id="rId24" o:title=""/>
                </v:shape>
                <v:shape id="Text Box 28" o:spid="_x0000_s1059" type="#_x0000_t202" style="position:absolute;top:36576;width:57315;height:90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528F142B" w14:textId="0551F95B" w:rsidR="00F81606" w:rsidRPr="00C51DD5" w:rsidRDefault="00F81606" w:rsidP="00C51DD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C51DD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7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ختلف نمونه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مبتنی بر مولفه اول و دوم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پس از تغییر ابعاد داده. همانگونه که در شکل مشهود است، با تغییر ابعاد داده و از بین بردن تاثیر بیان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و یا عدم بیان آ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ر اکثر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‌ها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،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توان به خروجی بهتری مبتنی بر تفاوت بیان ژن</w:t>
                        </w:r>
                        <w:r w:rsidR="00A300A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‌ها </w:t>
                        </w:r>
                        <w:r w:rsidR="00C51DD5"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دست یافت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54F6DDDF" w14:textId="441638BF" w:rsidR="00C238C7" w:rsidRDefault="001675BD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713F8774" wp14:editId="688B1285">
                <wp:simplePos x="0" y="0"/>
                <wp:positionH relativeFrom="column">
                  <wp:posOffset>-249132</wp:posOffset>
                </wp:positionH>
                <wp:positionV relativeFrom="paragraph">
                  <wp:posOffset>-423</wp:posOffset>
                </wp:positionV>
                <wp:extent cx="6201410" cy="4584700"/>
                <wp:effectExtent l="0" t="0" r="8890" b="6350"/>
                <wp:wrapTight wrapText="bothSides">
                  <wp:wrapPolygon edited="0">
                    <wp:start x="730" y="0"/>
                    <wp:lineTo x="730" y="17232"/>
                    <wp:lineTo x="0" y="18489"/>
                    <wp:lineTo x="0" y="21540"/>
                    <wp:lineTo x="21565" y="21540"/>
                    <wp:lineTo x="21565" y="0"/>
                    <wp:lineTo x="730" y="0"/>
                  </wp:wrapPolygon>
                </wp:wrapTight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01410" cy="4584700"/>
                          <a:chOff x="0" y="216273"/>
                          <a:chExt cx="6201410" cy="4619805"/>
                        </a:xfrm>
                      </wpg:grpSpPr>
                      <pic:pic xmlns:pic="http://schemas.openxmlformats.org/drawingml/2006/picture">
                        <pic:nvPicPr>
                          <pic:cNvPr id="1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42200" y="216273"/>
                            <a:ext cx="5959210" cy="39620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3" name="Text Box 13"/>
                        <wps:cNvSpPr txBox="1"/>
                        <wps:spPr>
                          <a:xfrm>
                            <a:off x="0" y="4178300"/>
                            <a:ext cx="6201410" cy="65777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4BEC835" w14:textId="168B8E40" w:rsidR="005658D3" w:rsidRPr="005658D3" w:rsidRDefault="005658D3" w:rsidP="005658D3">
                              <w:pPr>
                                <w:pStyle w:val="Caption"/>
                                <w:bidi/>
                                <w:rPr>
                                  <w:noProof/>
                                  <w:rtl/>
                                  <w:lang w:val="en-US"/>
                                </w:rPr>
                              </w:pPr>
                              <w:r w:rsidRPr="00BE3F87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9</w:t>
                              </w:r>
                              <w:r w:rsidRPr="00BE3F87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</w:t>
                              </w:r>
                              <w:r>
                                <w:rPr>
                                  <w:rFonts w:hint="cs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تفاوت نمون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بتنی بر مولفه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اول و دوم به دست آمده از روش </w:t>
                              </w:r>
                              <w:r w:rsidRPr="00C51DD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PCA</w:t>
                              </w:r>
                              <w:r w:rsidRPr="00C51DD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، پس از اعمال تغییر ابعاد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نمایش داده شده بر اساس دست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source name</w:t>
                              </w:r>
                              <w:r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13F8774" id="Group 33" o:spid="_x0000_s1060" style="position:absolute;left:0;text-align:left;margin-left:-19.6pt;margin-top:-.05pt;width:488.3pt;height:361pt;z-index:251681792;mso-height-relative:margin" coordorigin=",2162" coordsize="62014,4619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">
                <v:shape id="Picture 12" o:spid="_x0000_s1061" type="#_x0000_t75" style="position:absolute;left:2422;top:2162;width:59592;height:39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">
                  <v:imagedata r:id="rId26" o:title=""/>
                </v:shape>
                <v:shape id="Text Box 13" o:spid="_x0000_s1062" type="#_x0000_t202" style="position:absolute;top:41783;width:62014;height:65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14BEC835" w14:textId="168B8E40" w:rsidR="005658D3" w:rsidRPr="005658D3" w:rsidRDefault="005658D3" w:rsidP="005658D3">
                        <w:pPr>
                          <w:pStyle w:val="Caption"/>
                          <w:bidi/>
                          <w:rPr>
                            <w:noProof/>
                            <w:rtl/>
                            <w:lang w:val="en-US"/>
                          </w:rPr>
                        </w:pPr>
                        <w:r w:rsidRPr="00BE3F87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9</w:t>
                        </w:r>
                        <w:r w:rsidRPr="00BE3F87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</w:t>
                        </w:r>
                        <w:r>
                          <w:rPr>
                            <w:rFonts w:hint="cs"/>
                            <w:rtl/>
                            <w:lang w:bidi="fa-IR"/>
                          </w:rPr>
                          <w:t xml:space="preserve">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تفاوت نمون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بتنی بر مولفه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اول و دوم به دست آمده از روش </w:t>
                        </w:r>
                        <w:r w:rsidRPr="00C51DD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PCA</w:t>
                        </w:r>
                        <w:r w:rsidRPr="00C51DD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، پس از اعمال تغییر ابعاد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نمایش داده شده بر اساس دست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source name</w:t>
                        </w:r>
                        <w:r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9 مشخص است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 دسته از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قریبا پراکندگی نزدیک به هم دارند و این نشان دهنده شباهت بین هرکدام از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و تاییدی بر کیفیت مناسب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، چرا که درصورتی که این پراکندگی زیاد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، نمی توانست به شکل مناسبی در ادامه به منظور بررسی تمای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ان شده در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238C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 و سرطانی مورد استفاده قرار گیرد.</w:t>
      </w:r>
    </w:p>
    <w:p w14:paraId="3F97893E" w14:textId="709A4106" w:rsidR="006B3F64" w:rsidRDefault="0027397C" w:rsidP="001B26A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7392" behindDoc="1" locked="0" layoutInCell="1" allowOverlap="1" wp14:anchorId="04B5D4F5" wp14:editId="3A525D3F">
                <wp:simplePos x="0" y="0"/>
                <wp:positionH relativeFrom="column">
                  <wp:posOffset>-52855</wp:posOffset>
                </wp:positionH>
                <wp:positionV relativeFrom="paragraph">
                  <wp:posOffset>358096</wp:posOffset>
                </wp:positionV>
                <wp:extent cx="5801360" cy="407670"/>
                <wp:effectExtent l="0" t="0" r="8890" b="0"/>
                <wp:wrapSquare wrapText="bothSides"/>
                <wp:docPr id="46" name="Rectangle: Rounded Corners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F7766BD" w14:textId="024560BC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p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4B5D4F5" id="Rectangle: Rounded Corners 46" o:spid="_x0000_s1063" style="position:absolute;left:0;text-align:left;margin-left:-4.15pt;margin-top:28.2pt;width:456.8pt;height:32.1pt;z-index:-251609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" fillcolor="#f2f2f2 [3052]" stroked="f" strokeweight="1pt">
                <v:stroke joinstyle="miter"/>
                <v:textbox>
                  <w:txbxContent>
                    <w:p w14:paraId="3F7766BD" w14:textId="024560BC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pc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3 و 6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462974EC" w14:textId="0F3B350E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3006D18" w14:textId="567D9276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09440" behindDoc="1" locked="0" layoutInCell="1" allowOverlap="1" wp14:anchorId="2CACF225" wp14:editId="04D00711">
                <wp:simplePos x="0" y="0"/>
                <wp:positionH relativeFrom="column">
                  <wp:posOffset>-52855</wp:posOffset>
                </wp:positionH>
                <wp:positionV relativeFrom="paragraph">
                  <wp:posOffset>363220</wp:posOffset>
                </wp:positionV>
                <wp:extent cx="5801360" cy="407670"/>
                <wp:effectExtent l="0" t="0" r="8890" b="0"/>
                <wp:wrapSquare wrapText="bothSides"/>
                <wp:docPr id="47" name="Rectangle: Rounded Corners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07670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01E5F1" w14:textId="115D9821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lot(pc$x[,1:2]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CACF225" id="Rectangle: Rounded Corners 47" o:spid="_x0000_s1064" style="position:absolute;left:0;text-align:left;margin-left:-4.15pt;margin-top:28.6pt;width:456.8pt;height:32.1pt;z-index:-251607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" fillcolor="#f2f2f2 [3052]" stroked="f" strokeweight="1pt">
                <v:stroke joinstyle="miter"/>
                <v:textbox>
                  <w:txbxContent>
                    <w:p w14:paraId="4801E5F1" w14:textId="115D9821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lot(pc$x[,1:2]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4 و 7 قطعه کد زیر مورد استفاده قر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د:</w:t>
      </w:r>
    </w:p>
    <w:p w14:paraId="2BC3519B" w14:textId="05CE4D71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07BAF810" w14:textId="3EF5EA29" w:rsidR="00AA7E0D" w:rsidRDefault="00AA7E0D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x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شان دهنده ژ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شد که بر اساس 2 مولفه اول برای رسم ارسال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2C55D9E" w14:textId="65C9A3B1" w:rsidR="00AA7E0D" w:rsidRDefault="0027397C" w:rsidP="00AA7E0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1488" behindDoc="1" locked="0" layoutInCell="1" allowOverlap="1" wp14:anchorId="3496FE42" wp14:editId="3BABCE19">
                <wp:simplePos x="0" y="0"/>
                <wp:positionH relativeFrom="column">
                  <wp:posOffset>-52855</wp:posOffset>
                </wp:positionH>
                <wp:positionV relativeFrom="paragraph">
                  <wp:posOffset>1028065</wp:posOffset>
                </wp:positionV>
                <wp:extent cx="5801360" cy="575945"/>
                <wp:effectExtent l="0" t="0" r="8890" b="0"/>
                <wp:wrapSquare wrapText="bothSides"/>
                <wp:docPr id="48" name="Rectangle: Rounded Corners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594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507B3B" w14:textId="77777777" w:rsidR="0027397C" w:rsidRPr="0027397C" w:rsidRDefault="0027397C" w:rsidP="0027397C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cr &lt;- data.frame(pc$r[,1:3], Group = gset$group)</w:t>
                            </w:r>
                          </w:p>
                          <w:p w14:paraId="145E07F0" w14:textId="5E9467B0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27397C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ggplot(pcr, aes(PC1, PC2, color=Group)) + geom_point(size=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496FE42" id="Rectangle: Rounded Corners 48" o:spid="_x0000_s1065" style="position:absolute;left:0;text-align:left;margin-left:-4.15pt;margin-top:80.95pt;width:456.8pt;height:45.35pt;z-index:-251604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" fillcolor="#f2f2f2 [3052]" stroked="f" strokeweight="1pt">
                <v:stroke joinstyle="miter"/>
                <v:textbox>
                  <w:txbxContent>
                    <w:p w14:paraId="44507B3B" w14:textId="77777777" w:rsidR="0027397C" w:rsidRPr="0027397C" w:rsidRDefault="0027397C" w:rsidP="0027397C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cr &lt;- data.frame(pc$r[,1:3], Group = gset$group)</w:t>
                      </w:r>
                    </w:p>
                    <w:p w14:paraId="145E07F0" w14:textId="5E9467B0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27397C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ggplot(pcr, aes(PC1, PC2, color=Group)) + geom_point(size=3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رسم نمودا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5 و 8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9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کتابخانه </w:t>
      </w:r>
      <w:r w:rsidR="00AA7E0D">
        <w:rPr>
          <w:rFonts w:cs="B Lotus"/>
          <w:color w:val="000000" w:themeColor="text1"/>
          <w:sz w:val="28"/>
          <w:szCs w:val="28"/>
          <w:lang w:val="en-US" w:bidi="fa-IR"/>
        </w:rPr>
        <w:t>ggplot2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قطعه کد زیر مورد استفاده قرار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البته برای نمودار 9 به منظور نمایش نام هر نمونه، به جای گروه از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فاد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  <w:r w:rsidR="00AA7E0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7D1B1E15" w14:textId="1BDB4AFD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0278BC2" w14:textId="20821DBC" w:rsidR="006B3F64" w:rsidRPr="006B3F64" w:rsidRDefault="00706969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طعه کد بالا، مبتنی ب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otatio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هما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ستند، یک دیتافریم به همراه گرو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آن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خته شد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ست و سپس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gplo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ده شده تا مبتنی بر مولفه اول و دوم و همچنین رن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ندی براساس گرو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نمودار را رسم نماید.</w:t>
      </w:r>
    </w:p>
    <w:p w14:paraId="5B1550A4" w14:textId="5D8913CF" w:rsidR="009958EA" w:rsidRPr="00BE3F87" w:rsidRDefault="00C104D6" w:rsidP="00B82BEF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5" w:name="_Toc95036994"/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</w:t>
      </w:r>
      <w:r w:rsidR="00B82BEF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111DB0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. </w:t>
      </w:r>
      <w:r w:rsidR="009958E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بررسی همبستگی بین نمونه‌ها</w:t>
      </w:r>
      <w:bookmarkEnd w:id="5"/>
    </w:p>
    <w:p w14:paraId="18BFD350" w14:textId="0EEABE35" w:rsidR="00034DF9" w:rsidRDefault="005732B4" w:rsidP="00034DF9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5732B4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Pr="005732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رسی همبستگی دو به دو</w:t>
      </w:r>
      <w:r w:rsidR="004E38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با هدف یافتن میزان ارتباط بین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با یکدیگ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 برای این منظور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وان از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نمود. با توجه به تغییر ابعاد انجام شده در بخش قبل، مبتنی بر خروجی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ن اقدام به رسم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ابتدا ماتریس همبستگی دو به دو برای نمونه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شخص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سپس </w:t>
      </w:r>
      <w:r w:rsidR="00034DF9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ساس این همبستگی رسم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034DF9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</w:t>
      </w:r>
      <w:r w:rsidR="00A300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374BC3F8" w14:textId="4F3FB242" w:rsidR="00BE3F87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6" w:name="_Toc95036995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 </w:t>
      </w:r>
      <w:r w:rsidR="007A1EE6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تمامی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BE3F87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</w:t>
      </w:r>
      <w:bookmarkEnd w:id="6"/>
    </w:p>
    <w:p w14:paraId="3E664114" w14:textId="44FF6AF6" w:rsidR="00942F41" w:rsidRDefault="0027397C" w:rsidP="00942F41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3536" behindDoc="1" locked="0" layoutInCell="1" allowOverlap="1" wp14:anchorId="71B213B5" wp14:editId="490E7464">
                <wp:simplePos x="0" y="0"/>
                <wp:positionH relativeFrom="column">
                  <wp:posOffset>-19211</wp:posOffset>
                </wp:positionH>
                <wp:positionV relativeFrom="paragraph">
                  <wp:posOffset>1040552</wp:posOffset>
                </wp:positionV>
                <wp:extent cx="5801360" cy="1302385"/>
                <wp:effectExtent l="0" t="0" r="8890" b="0"/>
                <wp:wrapSquare wrapText="bothSides"/>
                <wp:docPr id="49" name="Rectangle: Rounded Corners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302385"/>
                        </a:xfrm>
                        <a:prstGeom prst="roundRect">
                          <a:avLst>
                            <a:gd name="adj" fmla="val 4626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E3B3380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ex.scale.cor &lt;- cor(ex.scale)</w:t>
                            </w:r>
                          </w:p>
                          <w:p w14:paraId="50338BD1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pheatmap(ex.scale.cor, </w:t>
                            </w:r>
                          </w:p>
                          <w:p w14:paraId="6487B45B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row = gset$source_name_ch1, </w:t>
                            </w:r>
                          </w:p>
                          <w:p w14:paraId="451EE252" w14:textId="77777777" w:rsidR="0027397C" w:rsidRPr="006141C9" w:rsidRDefault="0027397C" w:rsidP="0027397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labels_col = gset$source_name_ch1, </w:t>
                            </w:r>
                          </w:p>
                          <w:p w14:paraId="0BD87112" w14:textId="4CDD46C5" w:rsidR="0027397C" w:rsidRPr="0027397C" w:rsidRDefault="0027397C" w:rsidP="0027397C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6141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color = bluered(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1B213B5" id="Rectangle: Rounded Corners 49" o:spid="_x0000_s1066" style="position:absolute;left:0;text-align:left;margin-left:-1.5pt;margin-top:81.95pt;width:456.8pt;height:102.55pt;z-index:-251602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031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" fillcolor="#f2f2f2 [3052]" stroked="f" strokeweight="1pt">
                <v:stroke joinstyle="miter"/>
                <v:textbox>
                  <w:txbxContent>
                    <w:p w14:paraId="4E3B3380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ex.scale.cor &lt;- cor(ex.scale)</w:t>
                      </w:r>
                    </w:p>
                    <w:p w14:paraId="50338BD1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pheatmap(ex.scale.cor, </w:t>
                      </w:r>
                    </w:p>
                    <w:p w14:paraId="6487B45B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row = gset$source_name_ch1, </w:t>
                      </w:r>
                    </w:p>
                    <w:p w14:paraId="451EE252" w14:textId="77777777" w:rsidR="0027397C" w:rsidRPr="006141C9" w:rsidRDefault="0027397C" w:rsidP="0027397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labels_col = gset$source_name_ch1, </w:t>
                      </w:r>
                    </w:p>
                    <w:p w14:paraId="0BD87112" w14:textId="4CDD46C5" w:rsidR="0027397C" w:rsidRPr="0027397C" w:rsidRDefault="0027397C" w:rsidP="0027397C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6141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color = bluered(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طابق کد پایین، ابتدا همبستگی نمونه‌ها محاسبه شده و سپس با استفاده از کتاب‌خانه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p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قدام به رسم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بتنی بر همبستگی نمونه‌ها می‌شود. رنگ‌بندی نمودار به صورت آبی و قرمز بوده و نامگذاری براساس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source_name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. نتیجه این نمودار در شکل9 قابل مشاهده است.</w:t>
      </w:r>
    </w:p>
    <w:p w14:paraId="683672A1" w14:textId="674836C3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F30BF81" w14:textId="6934F338" w:rsidR="006136DD" w:rsidRDefault="00EA4042" w:rsidP="002739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منظور نمایش بهتر خروجی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خروجی در فایل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D5124F">
        <w:rPr>
          <w:rFonts w:cs="B Lotus"/>
          <w:color w:val="000000" w:themeColor="text1"/>
          <w:sz w:val="28"/>
          <w:szCs w:val="28"/>
          <w:lang w:val="en-US" w:bidi="fa-IR"/>
        </w:rPr>
        <w:t>-all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.pdf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دایرکتور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results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E3F8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136D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انگونه که در شکل9 مشخص است میزان همبستگی در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 xml:space="preserve">AML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lastRenderedPageBreak/>
        <w:t>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، به صورت کلی چهار نمونه </w:t>
      </w:r>
      <w:r w:rsidR="00EB7DA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EB7DA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6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12 نمونه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دیگر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هستند و همبستگی کمتری به دیگر اعضا دارد، از طرفی در بین این گروه ارتباط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یک دیگر نسبتا بالاست و همچنین ارتباط بعضی از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یکدیگر بسیار بالاست و همچنین از بین </w:t>
      </w:r>
      <w:r w:rsidR="002056FF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2056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ض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رتباط بالایی با یکدیگر دارند. در مقابل در دسته پایین،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T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B Cell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بسیار زیاد است و همچنین ارتباط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خودشان و همچنین </w:t>
      </w:r>
      <w:r w:rsidR="007212DF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+HSPC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ه صورت کلی این ارتباطات بالا و در نقطه مقابل عدم ارتباط با دیگر سلو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نشان دهنده نمونه برداری مناسب و هماهنگ </w:t>
      </w:r>
      <w:r w:rsidR="001675BD"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3CCBD433" wp14:editId="4A93FBF7">
                <wp:simplePos x="0" y="0"/>
                <wp:positionH relativeFrom="column">
                  <wp:posOffset>152612</wp:posOffset>
                </wp:positionH>
                <wp:positionV relativeFrom="paragraph">
                  <wp:posOffset>2937933</wp:posOffset>
                </wp:positionV>
                <wp:extent cx="5163820" cy="5643880"/>
                <wp:effectExtent l="0" t="0" r="0" b="0"/>
                <wp:wrapTight wrapText="bothSides">
                  <wp:wrapPolygon edited="0">
                    <wp:start x="0" y="0"/>
                    <wp:lineTo x="0" y="19758"/>
                    <wp:lineTo x="10758" y="19831"/>
                    <wp:lineTo x="1036" y="20414"/>
                    <wp:lineTo x="398" y="20414"/>
                    <wp:lineTo x="398" y="21508"/>
                    <wp:lineTo x="20081" y="21508"/>
                    <wp:lineTo x="20240" y="20487"/>
                    <wp:lineTo x="18965" y="20341"/>
                    <wp:lineTo x="10758" y="19831"/>
                    <wp:lineTo x="21515" y="19758"/>
                    <wp:lineTo x="21515" y="0"/>
                    <wp:lineTo x="0" y="0"/>
                  </wp:wrapPolygon>
                </wp:wrapTight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63820" cy="5643880"/>
                          <a:chOff x="179729" y="94331"/>
                          <a:chExt cx="5164412" cy="5645245"/>
                        </a:xfrm>
                      </wpg:grpSpPr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9729" y="94331"/>
                            <a:ext cx="5164412" cy="51729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" name="Text Box 2"/>
                        <wps:cNvSpPr txBox="1"/>
                        <wps:spPr>
                          <a:xfrm>
                            <a:off x="318867" y="5443855"/>
                            <a:ext cx="4637405" cy="295721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1A61367" w14:textId="797232F0" w:rsidR="007212DF" w:rsidRPr="007212DF" w:rsidRDefault="007212DF" w:rsidP="007212D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auto"/>
                                  <w:sz w:val="24"/>
                                  <w:szCs w:val="24"/>
                                  <w:lang w:bidi="fa-IR"/>
                                </w:rPr>
                              </w:pPr>
                              <w:r w:rsidRPr="007212D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</w:rPr>
                                <w:t>10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میزان همبستگی </w:t>
                              </w:r>
                              <w:r w:rsid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تمامی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نمونه</w:t>
                              </w:r>
                              <w:r w:rsidR="00531E12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 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ا یکدیگر از طریق </w:t>
                              </w:r>
                              <w:r w:rsidRPr="007212DF">
                                <w:rPr>
                                  <w:rFonts w:cs="B Lotu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7212DF">
                                <w:rPr>
                                  <w:rFonts w:cs="B Lotus" w:hint="cs"/>
                                  <w:i w:val="0"/>
                                  <w:iCs w:val="0"/>
                                  <w:color w:val="auto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CCBD433" id="Group 5" o:spid="_x0000_s1067" style="position:absolute;left:0;text-align:left;margin-left:12pt;margin-top:231.35pt;width:406.6pt;height:444.4pt;z-index:251677696;mso-width-relative:margin;mso-height-relative:margin" coordorigin="1797,943" coordsize="51644,564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">
                <v:shape id="Picture 3" o:spid="_x0000_s1068" type="#_x0000_t75" style="position:absolute;left:1797;top:943;width:51644;height:517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">
                  <v:imagedata r:id="rId28" o:title=""/>
                </v:shape>
                <v:shape id="Text Box 2" o:spid="_x0000_s1069" type="#_x0000_t202" style="position:absolute;left:3188;top:54438;width:46374;height:29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71A61367" w14:textId="797232F0" w:rsidR="007212DF" w:rsidRPr="007212DF" w:rsidRDefault="007212DF" w:rsidP="007212D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auto"/>
                            <w:sz w:val="24"/>
                            <w:szCs w:val="24"/>
                            <w:lang w:bidi="fa-IR"/>
                          </w:rPr>
                        </w:pPr>
                        <w:r w:rsidRPr="007212D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</w:rPr>
                          <w:t>10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میزان همبستگی </w:t>
                        </w:r>
                        <w:r w:rsidR="00D5124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تمامی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>نمونه</w:t>
                        </w:r>
                        <w:r w:rsidR="00531E12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 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bidi="fa-IR"/>
                          </w:rPr>
                          <w:t xml:space="preserve">با یکدیگر از طریق </w:t>
                        </w:r>
                        <w:r w:rsidRPr="007212DF">
                          <w:rPr>
                            <w:rFonts w:cs="B Lotus"/>
                            <w:i w:val="0"/>
                            <w:iCs w:val="0"/>
                            <w:color w:val="auto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7212DF">
                          <w:rPr>
                            <w:rFonts w:cs="B Lotus" w:hint="cs"/>
                            <w:i w:val="0"/>
                            <w:iCs w:val="0"/>
                            <w:color w:val="auto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ود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است که این موضوع به نوعی جزئی از کنترل کیفی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حسوب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7212D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</w:p>
    <w:p w14:paraId="72B2C76A" w14:textId="046A2F6A" w:rsidR="00BE3F87" w:rsidRDefault="00BE3F8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7DF6A1F6" w14:textId="56C69C4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083CF0F" w14:textId="6B3E0304" w:rsidR="00942F41" w:rsidRPr="00BE3F87" w:rsidRDefault="00942F41" w:rsidP="007A1EE6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7" w:name="_Toc95036996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3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2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همبستگی بین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نمونه‌ه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ای سالم</w:t>
      </w:r>
      <w:bookmarkEnd w:id="7"/>
    </w:p>
    <w:p w14:paraId="4E71FA06" w14:textId="2A67DBE1" w:rsidR="00BE3F87" w:rsidRDefault="00BC3E17" w:rsidP="00BE3F8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5824" behindDoc="1" locked="0" layoutInCell="1" allowOverlap="1" wp14:anchorId="2491D5E1" wp14:editId="2A361231">
                <wp:simplePos x="0" y="0"/>
                <wp:positionH relativeFrom="column">
                  <wp:posOffset>0</wp:posOffset>
                </wp:positionH>
                <wp:positionV relativeFrom="paragraph">
                  <wp:posOffset>693420</wp:posOffset>
                </wp:positionV>
                <wp:extent cx="5801360" cy="2853055"/>
                <wp:effectExtent l="0" t="0" r="8890" b="4445"/>
                <wp:wrapSquare wrapText="bothSides"/>
                <wp:docPr id="50" name="Rectangle: Rounded Corners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853055"/>
                        </a:xfrm>
                        <a:prstGeom prst="roundRect">
                          <a:avLst>
                            <a:gd name="adj" fmla="val 2345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299294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f &lt;- data.frame(ex.scale.cor)</w:t>
                            </w:r>
                          </w:p>
                          <w:p w14:paraId="05E919B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5A8BAB16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B2F5AA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22B4EB6B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11B8374C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632E26C3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cols[cols != "AML Patient"]</w:t>
                            </w:r>
                          </w:p>
                          <w:p w14:paraId="7C9203F7" w14:textId="77777777" w:rsidR="00BC3E17" w:rsidRPr="00F249A2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subset(a, select=cols)</w:t>
                            </w:r>
                          </w:p>
                          <w:p w14:paraId="747BF744" w14:textId="0C0F0038" w:rsidR="0027397C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FC9F0A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21223B98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cols[cols != "AML Patient"]</w:t>
                            </w:r>
                          </w:p>
                          <w:p w14:paraId="3954F289" w14:textId="77777777" w:rsidR="001675BD" w:rsidRPr="00F249A2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subset(b, select=cols)</w:t>
                            </w:r>
                          </w:p>
                          <w:p w14:paraId="0AE95414" w14:textId="77777777" w:rsidR="001675BD" w:rsidRPr="0027397C" w:rsidRDefault="001675BD" w:rsidP="001675BD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36882396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491D5E1" id="Rectangle: Rounded Corners 50" o:spid="_x0000_s1070" style="position:absolute;left:0;text-align:left;margin-left:0;margin-top:54.6pt;width:456.8pt;height:224.65pt;z-index:-251590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53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" fillcolor="#f2f2f2 [3052]" stroked="f" strokeweight="1pt">
                <v:stroke joinstyle="miter"/>
                <v:textbox>
                  <w:txbxContent>
                    <w:p w14:paraId="70299294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f &lt;- data.frame(ex.scale.cor)</w:t>
                      </w:r>
                    </w:p>
                    <w:p w14:paraId="05E919B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5A8BAB16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B2F5AA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22B4EB6B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11B8374C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632E26C3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cols[cols != "AML Patient"]</w:t>
                      </w:r>
                    </w:p>
                    <w:p w14:paraId="7C9203F7" w14:textId="77777777" w:rsidR="00BC3E17" w:rsidRPr="00F249A2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subset(a, select=cols)</w:t>
                      </w:r>
                    </w:p>
                    <w:p w14:paraId="747BF744" w14:textId="0C0F0038" w:rsidR="0027397C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FC9F0A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21223B98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cols[cols != "AML Patient"]</w:t>
                      </w:r>
                    </w:p>
                    <w:p w14:paraId="3954F289" w14:textId="77777777" w:rsidR="001675BD" w:rsidRPr="00F249A2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subset(b, select=cols)</w:t>
                      </w:r>
                    </w:p>
                    <w:p w14:paraId="0AE95414" w14:textId="77777777" w:rsidR="001675BD" w:rsidRPr="0027397C" w:rsidRDefault="001675BD" w:rsidP="001675BD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36882396" w14:textId="77777777" w:rsidR="001675BD" w:rsidRPr="00BC3E17" w:rsidRDefault="001675BD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همبستگی صرفا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، از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942F41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حذف نمود. برای این منظور از طریق قطعه کد زیر اقدا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942F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:</w:t>
      </w:r>
    </w:p>
    <w:p w14:paraId="7D81B7FA" w14:textId="344B42BB" w:rsidR="0027397C" w:rsidRDefault="0027397C" w:rsidP="0027397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63387651" w14:textId="29289FBF" w:rsidR="00D5124F" w:rsidRDefault="00BC3E17" w:rsidP="00F249A2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17632" behindDoc="1" locked="0" layoutInCell="1" allowOverlap="1" wp14:anchorId="0F513612" wp14:editId="7764A502">
                <wp:simplePos x="0" y="0"/>
                <wp:positionH relativeFrom="column">
                  <wp:posOffset>-73660</wp:posOffset>
                </wp:positionH>
                <wp:positionV relativeFrom="paragraph">
                  <wp:posOffset>1685502</wp:posOffset>
                </wp:positionV>
                <wp:extent cx="5801360" cy="586105"/>
                <wp:effectExtent l="0" t="0" r="8890" b="4445"/>
                <wp:wrapSquare wrapText="bothSides"/>
                <wp:docPr id="51" name="Rectangle: Rounded Corners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86105"/>
                        </a:xfrm>
                        <a:prstGeom prst="roundRect">
                          <a:avLst>
                            <a:gd name="adj" fmla="val 10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823EFE" w14:textId="77777777" w:rsidR="00BC3E17" w:rsidRDefault="00BC3E17" w:rsidP="00BC3E17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.cor &lt;- cor(b)</w:t>
                            </w:r>
                          </w:p>
                          <w:p w14:paraId="1ABE2940" w14:textId="0BB7895E" w:rsidR="0027397C" w:rsidRPr="0027397C" w:rsidRDefault="00BC3E17" w:rsidP="00BC3E17">
                            <w:pPr>
                              <w:spacing w:line="240" w:lineRule="auto"/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F249A2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pheatmap(b.cor, color = bluered(255), border_color = N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F513612" id="Rectangle: Rounded Corners 51" o:spid="_x0000_s1071" style="position:absolute;left:0;text-align:left;margin-left:-5.8pt;margin-top:132.7pt;width:456.8pt;height:46.15pt;z-index:-251598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6705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" fillcolor="#f2f2f2 [3052]" stroked="f" strokeweight="1pt">
                <v:stroke joinstyle="miter"/>
                <v:textbox>
                  <w:txbxContent>
                    <w:p w14:paraId="5C823EFE" w14:textId="77777777" w:rsidR="00BC3E17" w:rsidRDefault="00BC3E17" w:rsidP="00BC3E17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.cor &lt;- cor(b)</w:t>
                      </w:r>
                    </w:p>
                    <w:p w14:paraId="1ABE2940" w14:textId="0BB7895E" w:rsidR="0027397C" w:rsidRPr="0027397C" w:rsidRDefault="00BC3E17" w:rsidP="00BC3E17">
                      <w:pPr>
                        <w:spacing w:line="240" w:lineRule="auto"/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F249A2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pheatmap(b.cor, color = bluered(255), border_color = NA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طریق قطعه کد بالا با دوب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نهاده کردن ماتریس بیان،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حذف شده و صرف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نرمال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ند. سپس کافیست همانگونه که در حالت کلی نمودار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heatmap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سم شد، در این جا نیز برا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جود در ماتریس </w:t>
      </w:r>
      <w:r w:rsidR="00F249A2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F249A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همبستگی محاسبه شده و سپس نمودار رسم شود. نمودار خروجی در شکل11 قابل مشاهده است. قطعه کد اجرای محاسبه همبستگی و رسم نمودار در ادامه آمده است.</w:t>
      </w:r>
    </w:p>
    <w:p w14:paraId="6F2F3B26" w14:textId="77777777" w:rsidR="001675BD" w:rsidRDefault="001675BD" w:rsidP="00BC3E17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49E86E2" w14:textId="20539587" w:rsidR="00D5124F" w:rsidRDefault="00F249A2" w:rsidP="001675BD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بهتر شکل11 نمودار به صورت دقیق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 در فایل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heatmap-normal.pd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جود می</w:t>
      </w:r>
      <w:r w:rsidR="00BC3E1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  <w:r w:rsidR="00BC3E17">
        <w:rPr>
          <w:rFonts w:cs="B Lotus"/>
          <w:color w:val="000000" w:themeColor="text1"/>
          <w:sz w:val="28"/>
          <w:szCs w:val="28"/>
          <w:lang w:val="en-US" w:bidi="fa-IR"/>
        </w:rPr>
        <w:t xml:space="preserve">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مانگونه که در شکل11 مشخص است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میزان همبستگی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سیار زیاد است و همچنین میزان همبستگ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یز بسیار زیاد است. همچنین بین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T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B Cell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Granul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E75F1E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همبستگی منفی جد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جود دارد که در نمودار هم کاملا مشخص است، البته این هبستگی منفی به میزان همبستگی مثبت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یکدیگر و با خودشان نیست.</w:t>
      </w:r>
    </w:p>
    <w:p w14:paraId="72DE7BB0" w14:textId="7F7145A5" w:rsidR="00E75F1E" w:rsidRDefault="001675BD" w:rsidP="00E75F1E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685888" behindDoc="0" locked="0" layoutInCell="1" allowOverlap="1" wp14:anchorId="4E34B9C2" wp14:editId="6B1B3B4E">
                <wp:simplePos x="0" y="0"/>
                <wp:positionH relativeFrom="column">
                  <wp:posOffset>-283422</wp:posOffset>
                </wp:positionH>
                <wp:positionV relativeFrom="paragraph">
                  <wp:posOffset>0</wp:posOffset>
                </wp:positionV>
                <wp:extent cx="6188075" cy="3707765"/>
                <wp:effectExtent l="0" t="0" r="3175" b="6985"/>
                <wp:wrapTight wrapText="bothSides">
                  <wp:wrapPolygon edited="0">
                    <wp:start x="0" y="0"/>
                    <wp:lineTo x="0" y="18977"/>
                    <wp:lineTo x="931" y="19532"/>
                    <wp:lineTo x="931" y="21530"/>
                    <wp:lineTo x="20680" y="21530"/>
                    <wp:lineTo x="20680" y="19532"/>
                    <wp:lineTo x="21545" y="18977"/>
                    <wp:lineTo x="21545" y="0"/>
                    <wp:lineTo x="0" y="0"/>
                  </wp:wrapPolygon>
                </wp:wrapTight>
                <wp:docPr id="26" name="Group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88075" cy="3707765"/>
                          <a:chOff x="0" y="0"/>
                          <a:chExt cx="6188075" cy="3707765"/>
                        </a:xfrm>
                      </wpg:grpSpPr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88075" cy="32550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6" name="Text Box 16"/>
                        <wps:cNvSpPr txBox="1"/>
                        <wps:spPr>
                          <a:xfrm>
                            <a:off x="304800" y="3310255"/>
                            <a:ext cx="560070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C6B6D" w14:textId="482333A8" w:rsidR="00D5124F" w:rsidRPr="00D5124F" w:rsidRDefault="00D5124F" w:rsidP="00D5124F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D5124F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="00DD4797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1</w:t>
                              </w:r>
                              <w:r w:rsidRPr="00D5124F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 میزان همبستگی نمونه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سالم با یکدیگر از طریق </w:t>
                              </w:r>
                              <w:r w:rsidRPr="00D5124F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Heatmap</w:t>
                              </w:r>
                              <w:r w:rsidRPr="00D5124F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E34B9C2" id="Group 26" o:spid="_x0000_s1072" style="position:absolute;left:0;text-align:left;margin-left:-22.3pt;margin-top:0;width:487.25pt;height:291.95pt;z-index:251685888" coordsize="61880,3707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">
                <v:shape id="Picture 15" o:spid="_x0000_s1073" type="#_x0000_t75" style="position:absolute;width:61880;height:325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">
                  <v:imagedata r:id="rId30" o:title=""/>
                </v:shape>
                <v:shape id="Text Box 16" o:spid="_x0000_s1074" type="#_x0000_t202" style="position:absolute;left:3048;top:33102;width:56007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" stroked="f">
                  <v:textbox style="mso-fit-shape-to-text:t" inset="0,0,0,0">
                    <w:txbxContent>
                      <w:p w14:paraId="62CC6B6D" w14:textId="482333A8" w:rsidR="00D5124F" w:rsidRPr="00D5124F" w:rsidRDefault="00D5124F" w:rsidP="00D5124F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D5124F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="00DD4797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1</w:t>
                        </w:r>
                        <w:r w:rsidRPr="00D5124F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 میزان همبستگی نمونه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سالم با یکدیگر از طریق </w:t>
                        </w:r>
                        <w:r w:rsidRPr="00D5124F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Heatmap</w:t>
                        </w:r>
                        <w:r w:rsidRPr="00D5124F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کته قابل توجه در شکل11 که به کنترل کیفیت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بوط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این است که میزان ارتباط بین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هر سلول با یکدیگر بسیار بالاست و این نشان دهنده کیفیت بسیار خوب دا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ت که گ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E75F1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ز هم مجزا نیستند.</w:t>
      </w:r>
    </w:p>
    <w:p w14:paraId="629183B8" w14:textId="364ABE8D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lang w:val="en-US" w:bidi="fa-IR"/>
        </w:rPr>
      </w:pPr>
      <w:bookmarkStart w:id="8" w:name="_Toc95036997"/>
      <w:r>
        <w:rPr>
          <w:rFonts w:cs="B Lotus" w:hint="cs"/>
          <w:b/>
          <w:bCs/>
          <w:color w:val="000000" w:themeColor="text1"/>
          <w:rtl/>
          <w:lang w:val="en-US" w:bidi="fa-IR"/>
        </w:rPr>
        <w:t>3</w:t>
      </w:r>
      <w:r w:rsidR="00111DB0" w:rsidRPr="00530868">
        <w:rPr>
          <w:rFonts w:cs="B Lotus" w:hint="cs"/>
          <w:b/>
          <w:bCs/>
          <w:color w:val="000000" w:themeColor="text1"/>
          <w:rtl/>
          <w:lang w:val="en-US" w:bidi="fa-IR"/>
        </w:rPr>
        <w:t xml:space="preserve">. </w:t>
      </w:r>
      <w:r w:rsidR="009958EA" w:rsidRPr="00530868">
        <w:rPr>
          <w:rFonts w:cs="B Lotus" w:hint="cs"/>
          <w:b/>
          <w:bCs/>
          <w:color w:val="000000" w:themeColor="text1"/>
          <w:rtl/>
          <w:lang w:val="en-US" w:bidi="fa-IR"/>
        </w:rPr>
        <w:t>بررسی تمایز در بیان ژن‌ها</w:t>
      </w:r>
      <w:bookmarkEnd w:id="8"/>
    </w:p>
    <w:p w14:paraId="4A76D206" w14:textId="1F0A7BB0" w:rsidR="009958EA" w:rsidRDefault="001675BD" w:rsidP="006C5015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29920" behindDoc="1" locked="0" layoutInCell="1" allowOverlap="1" wp14:anchorId="2D4A8F0B" wp14:editId="0EBF09AA">
                <wp:simplePos x="0" y="0"/>
                <wp:positionH relativeFrom="column">
                  <wp:posOffset>-93345</wp:posOffset>
                </wp:positionH>
                <wp:positionV relativeFrom="paragraph">
                  <wp:posOffset>2076450</wp:posOffset>
                </wp:positionV>
                <wp:extent cx="5801360" cy="1214755"/>
                <wp:effectExtent l="0" t="0" r="8890" b="4445"/>
                <wp:wrapSquare wrapText="bothSides"/>
                <wp:docPr id="56" name="Rectangle: Rounded Corners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214755"/>
                        </a:xfrm>
                        <a:prstGeom prst="roundRect">
                          <a:avLst>
                            <a:gd name="adj" fmla="val 713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3C4437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f &lt;- data.frame(ex.scale.cor)</w:t>
                            </w:r>
                          </w:p>
                          <w:p w14:paraId="7B5C665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df)</w:t>
                            </w:r>
                          </w:p>
                          <w:p w14:paraId="22CE45F0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5E5DBC43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 &lt;- t(a)</w:t>
                            </w:r>
                          </w:p>
                          <w:p w14:paraId="36C851F2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a) &lt;- gset$source_name_ch1</w:t>
                            </w:r>
                          </w:p>
                          <w:p w14:paraId="3CC5772B" w14:textId="42E845A3" w:rsidR="00230E3B" w:rsidRPr="00BC3E17" w:rsidRDefault="00230E3B" w:rsidP="00230E3B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D4A8F0B" id="Rectangle: Rounded Corners 56" o:spid="_x0000_s1075" style="position:absolute;left:0;text-align:left;margin-left:-7.35pt;margin-top:163.5pt;width:456.8pt;height:95.65pt;z-index:-251586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678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" fillcolor="#f2f2f2 [3052]" stroked="f" strokeweight="1pt">
                <v:stroke joinstyle="miter"/>
                <v:textbox>
                  <w:txbxContent>
                    <w:p w14:paraId="63C4437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f &lt;- data.frame(ex.scale.cor)</w:t>
                      </w:r>
                    </w:p>
                    <w:p w14:paraId="7B5C665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df)</w:t>
                      </w:r>
                    </w:p>
                    <w:p w14:paraId="22CE45F0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5E5DBC43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 &lt;- t(a)</w:t>
                      </w:r>
                    </w:p>
                    <w:p w14:paraId="36C851F2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a) &lt;- gset$source_name_ch1</w:t>
                      </w:r>
                    </w:p>
                    <w:p w14:paraId="3CC5772B" w14:textId="42E845A3" w:rsidR="00230E3B" w:rsidRPr="00BC3E17" w:rsidRDefault="00230E3B" w:rsidP="00230E3B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064726"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="003449F5" w:rsidRPr="003449F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 منظور یافت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ی که همبستگی بیشتری با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دارند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ماتریس نام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تریس بیان را به نام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لی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Source Name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آ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) تغییر داد و سپس از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مامی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 و همچنین از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جز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مامی 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حذف نمود. در این حالت در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قط </w:t>
      </w:r>
      <w:r w:rsid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ق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اند و در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یگر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از این طریق با ماکسیمم گیری سط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بیشترین همبستگ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عین نمود و مرتب کرد. با توجه به توضیحات بالا، کد مد نظر برای اجرای این عملیات به شرح زیر است:</w:t>
      </w:r>
    </w:p>
    <w:p w14:paraId="124FD47D" w14:textId="4D52E03C" w:rsidR="00230E3B" w:rsidRDefault="001675BD" w:rsidP="00230E3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19680" behindDoc="1" locked="0" layoutInCell="1" allowOverlap="1" wp14:anchorId="3DC28D7B" wp14:editId="51E268A4">
                <wp:simplePos x="0" y="0"/>
                <wp:positionH relativeFrom="column">
                  <wp:posOffset>-55245</wp:posOffset>
                </wp:positionH>
                <wp:positionV relativeFrom="paragraph">
                  <wp:posOffset>212</wp:posOffset>
                </wp:positionV>
                <wp:extent cx="5801360" cy="4258310"/>
                <wp:effectExtent l="0" t="0" r="8890" b="8890"/>
                <wp:wrapSquare wrapText="bothSides"/>
                <wp:docPr id="52" name="Rectangle: Rounded Corners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4258310"/>
                        </a:xfrm>
                        <a:prstGeom prst="roundRect">
                          <a:avLst>
                            <a:gd name="adj" fmla="val 1253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4ED67CE" w14:textId="54CF09C0" w:rsidR="001675BD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1D9D29E9" w14:textId="62515316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cols[cols != "AML Patient"]</w:t>
                            </w:r>
                          </w:p>
                          <w:p w14:paraId="315D972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subset(a, select=cols)</w:t>
                            </w:r>
                          </w:p>
                          <w:p w14:paraId="6E7B8B6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149FD406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gset$source_name_ch1</w:t>
                            </w:r>
                          </w:p>
                          <w:p w14:paraId="5295A958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s &lt;- cols[cols == "AML Patient"]</w:t>
                            </w:r>
                          </w:p>
                          <w:p w14:paraId="528E7387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subset(b, select=cols)</w:t>
                            </w:r>
                          </w:p>
                          <w:p w14:paraId="3DF2E4B9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 &lt;- t(b)</w:t>
                            </w:r>
                          </w:p>
                          <w:p w14:paraId="2A3D6F84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bB &lt;- b</w:t>
                            </w:r>
                          </w:p>
                          <w:p w14:paraId="11EBDA6C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data.frame(Genes = unique(colnames(bB)[max.col(bB,ties.method="first")]), </w:t>
                            </w:r>
                          </w:p>
                          <w:p w14:paraId="20270EF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CorWithAML = unique(rowMax(bB)))</w:t>
                            </w:r>
                          </w:p>
                          <w:p w14:paraId="157505C0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or (x in 1:4) {</w:t>
                            </w:r>
                          </w:p>
                          <w:p w14:paraId="456A5431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colnames(bB)</w:t>
                            </w:r>
                          </w:p>
                          <w:p w14:paraId="1B2CB38B" w14:textId="77777777" w:rsidR="00BC3E17" w:rsidRPr="000D0853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cols &lt;- cols[cols != maxCor[[1]][x]]</w:t>
                            </w:r>
                          </w:p>
                          <w:p w14:paraId="6DEF25A0" w14:textId="60B41D5E" w:rsidR="0027397C" w:rsidRDefault="00BC3E17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bB &lt;- subset(bB, select=cols)</w:t>
                            </w:r>
                          </w:p>
                          <w:p w14:paraId="7D38145B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>
                              <w:rPr>
                                <w:rFonts w:ascii="Consolas" w:eastAsia="Scheherazade" w:hAnsi="Consolas" w:cstheme="minorHAnsi" w:hint="cs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  <w:t xml:space="preserve">         </w:t>
                            </w: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maxCor &lt;- rbind(maxCor, c(gene = unique(colnames(bB)[max.col(bB,ties.method="first")]), </w:t>
                            </w:r>
                          </w:p>
                          <w:p w14:paraId="6B71D92C" w14:textId="77777777" w:rsidR="001675BD" w:rsidRPr="000D0853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                cor = unique(rowMax(bB))))</w:t>
                            </w:r>
                          </w:p>
                          <w:p w14:paraId="09A55F67" w14:textId="77777777" w:rsidR="001675BD" w:rsidRPr="00BC3E17" w:rsidRDefault="001675BD" w:rsidP="001675BD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0D0853"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}</w:t>
                            </w:r>
                          </w:p>
                          <w:p w14:paraId="78D77889" w14:textId="77777777" w:rsidR="001675BD" w:rsidRPr="00BC3E17" w:rsidRDefault="001675BD" w:rsidP="00BC3E17">
                            <w:pPr>
                              <w:rPr>
                                <w:rFonts w:ascii="Consolas" w:eastAsia="Scheherazade" w:hAnsi="Consolas" w:cstheme="minorHAnsi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C28D7B" id="Rectangle: Rounded Corners 52" o:spid="_x0000_s1076" style="position:absolute;left:0;text-align:left;margin-left:-4.35pt;margin-top:0;width:456.8pt;height:335.3pt;z-index:-251596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22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" fillcolor="#f2f2f2 [3052]" stroked="f" strokeweight="1pt">
                <v:stroke joinstyle="miter"/>
                <v:textbox>
                  <w:txbxContent>
                    <w:p w14:paraId="64ED67CE" w14:textId="54CF09C0" w:rsidR="001675BD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1D9D29E9" w14:textId="62515316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cols[cols != "AML Patient"]</w:t>
                      </w:r>
                    </w:p>
                    <w:p w14:paraId="315D972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subset(a, select=cols)</w:t>
                      </w:r>
                    </w:p>
                    <w:p w14:paraId="6E7B8B6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149FD406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gset$source_name_ch1</w:t>
                      </w:r>
                    </w:p>
                    <w:p w14:paraId="5295A958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s &lt;- cols[cols == "AML Patient"]</w:t>
                      </w:r>
                    </w:p>
                    <w:p w14:paraId="528E7387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subset(b, select=cols)</w:t>
                      </w:r>
                    </w:p>
                    <w:p w14:paraId="3DF2E4B9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 &lt;- t(b)</w:t>
                      </w:r>
                    </w:p>
                    <w:p w14:paraId="2A3D6F84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bB &lt;- b</w:t>
                      </w:r>
                    </w:p>
                    <w:p w14:paraId="11EBDA6C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data.frame(Genes = unique(colnames(bB)[max.col(bB,ties.method="first")]), </w:t>
                      </w:r>
                    </w:p>
                    <w:p w14:paraId="20270EF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CorWithAML = unique(rowMax(bB)))</w:t>
                      </w:r>
                    </w:p>
                    <w:p w14:paraId="157505C0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or (x in 1:4) {</w:t>
                      </w:r>
                    </w:p>
                    <w:p w14:paraId="456A5431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colnames(bB)</w:t>
                      </w:r>
                    </w:p>
                    <w:p w14:paraId="1B2CB38B" w14:textId="77777777" w:rsidR="00BC3E17" w:rsidRPr="000D0853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cols &lt;- cols[cols != maxCor[[1]][x]]</w:t>
                      </w:r>
                    </w:p>
                    <w:p w14:paraId="6DEF25A0" w14:textId="60B41D5E" w:rsidR="0027397C" w:rsidRDefault="00BC3E17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bB &lt;- subset(bB, select=cols)</w:t>
                      </w:r>
                    </w:p>
                    <w:p w14:paraId="7D38145B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>
                        <w:rPr>
                          <w:rFonts w:ascii="Consolas" w:eastAsia="Scheherazade" w:hAnsi="Consolas" w:cstheme="minorHAnsi" w:hint="cs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  <w:t xml:space="preserve">         </w:t>
                      </w: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maxCor &lt;- rbind(maxCor, c(gene = unique(colnames(bB)[max.col(bB,ties.method="first")]), </w:t>
                      </w:r>
                    </w:p>
                    <w:p w14:paraId="6B71D92C" w14:textId="77777777" w:rsidR="001675BD" w:rsidRPr="000D0853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                cor = unique(rowMax(bB))))</w:t>
                      </w:r>
                    </w:p>
                    <w:p w14:paraId="09A55F67" w14:textId="77777777" w:rsidR="001675BD" w:rsidRPr="00BC3E17" w:rsidRDefault="001675BD" w:rsidP="001675BD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0D0853"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}</w:t>
                      </w:r>
                    </w:p>
                    <w:p w14:paraId="78D77889" w14:textId="77777777" w:rsidR="001675BD" w:rsidRPr="00BC3E17" w:rsidRDefault="001675BD" w:rsidP="00BC3E17">
                      <w:pPr>
                        <w:rPr>
                          <w:rFonts w:ascii="Consolas" w:eastAsia="Scheherazade" w:hAnsi="Consolas" w:cstheme="minorHAnsi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1708928B" w14:textId="65E0F058" w:rsidR="00064726" w:rsidRDefault="006C5015" w:rsidP="00230E3B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جرای کد بالا، خروجی یک جدول خواهد بود که بر اساس نام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و میزان همبستگی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Pr="006C5015"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Pr="006C501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خروجی جدول</w:t>
      </w:r>
      <w:r w:rsidR="00977737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1 قابل مشاهده است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557"/>
        <w:gridCol w:w="3330"/>
        <w:gridCol w:w="5129"/>
      </w:tblGrid>
      <w:tr w:rsidR="000D0853" w14:paraId="08BBF054" w14:textId="1A2AFF3E" w:rsidTr="00FD763A">
        <w:tc>
          <w:tcPr>
            <w:tcW w:w="557" w:type="dxa"/>
            <w:shd w:val="clear" w:color="auto" w:fill="A8D08D" w:themeFill="accent6" w:themeFillTint="99"/>
            <w:vAlign w:val="center"/>
          </w:tcPr>
          <w:p w14:paraId="72E4DC53" w14:textId="77777777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</w:p>
        </w:tc>
        <w:tc>
          <w:tcPr>
            <w:tcW w:w="3330" w:type="dxa"/>
            <w:shd w:val="clear" w:color="auto" w:fill="A8D08D" w:themeFill="accent6" w:themeFillTint="99"/>
            <w:vAlign w:val="center"/>
          </w:tcPr>
          <w:p w14:paraId="50E5535D" w14:textId="1F21BB6A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>نوع سلول</w:t>
            </w:r>
          </w:p>
        </w:tc>
        <w:tc>
          <w:tcPr>
            <w:tcW w:w="5129" w:type="dxa"/>
            <w:shd w:val="clear" w:color="auto" w:fill="A8D08D" w:themeFill="accent6" w:themeFillTint="99"/>
            <w:vAlign w:val="center"/>
          </w:tcPr>
          <w:p w14:paraId="7E8EAFAE" w14:textId="3A769032" w:rsidR="000D0853" w:rsidRPr="00FD763A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4"/>
                <w:szCs w:val="24"/>
                <w:rtl/>
                <w:lang w:val="en-US" w:bidi="fa-IR"/>
              </w:rPr>
            </w:pP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میزان همبستگی با </w:t>
            </w:r>
            <w:r w:rsidRPr="00FD763A">
              <w:rPr>
                <w:rFonts w:cs="B Lotus"/>
                <w:color w:val="000000" w:themeColor="text1"/>
                <w:sz w:val="24"/>
                <w:szCs w:val="24"/>
                <w:lang w:val="en-US" w:bidi="fa-IR"/>
              </w:rPr>
              <w:t>AML Patient</w:t>
            </w:r>
            <w:r w:rsidRPr="00FD763A">
              <w:rPr>
                <w:rFonts w:cs="B Lotus" w:hint="cs"/>
                <w:color w:val="000000" w:themeColor="text1"/>
                <w:sz w:val="24"/>
                <w:szCs w:val="24"/>
                <w:rtl/>
                <w:lang w:val="en-US" w:bidi="fa-IR"/>
              </w:rPr>
              <w:t xml:space="preserve"> (عدد بین -1 تا 1)</w:t>
            </w:r>
          </w:p>
        </w:tc>
      </w:tr>
      <w:tr w:rsidR="000D0853" w14:paraId="1C84ADEB" w14:textId="42F6B553" w:rsidTr="00BB636D">
        <w:tc>
          <w:tcPr>
            <w:tcW w:w="557" w:type="dxa"/>
            <w:vAlign w:val="center"/>
          </w:tcPr>
          <w:p w14:paraId="2CFF7C51" w14:textId="435E747C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1</w:t>
            </w:r>
          </w:p>
        </w:tc>
        <w:tc>
          <w:tcPr>
            <w:tcW w:w="3330" w:type="dxa"/>
            <w:vAlign w:val="center"/>
          </w:tcPr>
          <w:p w14:paraId="6050F2EF" w14:textId="3A1EE72E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Monocytes</w:t>
            </w:r>
          </w:p>
        </w:tc>
        <w:tc>
          <w:tcPr>
            <w:tcW w:w="5129" w:type="dxa"/>
            <w:vAlign w:val="center"/>
          </w:tcPr>
          <w:p w14:paraId="0D970899" w14:textId="713B5CFE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31974</w:t>
            </w:r>
          </w:p>
        </w:tc>
      </w:tr>
      <w:tr w:rsidR="000D0853" w14:paraId="507C8741" w14:textId="76318815" w:rsidTr="00BB636D">
        <w:tc>
          <w:tcPr>
            <w:tcW w:w="557" w:type="dxa"/>
            <w:vAlign w:val="center"/>
          </w:tcPr>
          <w:p w14:paraId="2910C3D9" w14:textId="39E15491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2</w:t>
            </w:r>
          </w:p>
        </w:tc>
        <w:tc>
          <w:tcPr>
            <w:tcW w:w="3330" w:type="dxa"/>
            <w:vAlign w:val="center"/>
          </w:tcPr>
          <w:p w14:paraId="03362D82" w14:textId="387B3C43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CD34+HSPC</w:t>
            </w:r>
          </w:p>
        </w:tc>
        <w:tc>
          <w:tcPr>
            <w:tcW w:w="5129" w:type="dxa"/>
            <w:vAlign w:val="center"/>
          </w:tcPr>
          <w:p w14:paraId="653E77CD" w14:textId="2EE70F1B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19717</w:t>
            </w:r>
          </w:p>
        </w:tc>
      </w:tr>
      <w:tr w:rsidR="000D0853" w14:paraId="6BA51932" w14:textId="2886DC26" w:rsidTr="00BB636D">
        <w:tc>
          <w:tcPr>
            <w:tcW w:w="557" w:type="dxa"/>
            <w:vAlign w:val="center"/>
          </w:tcPr>
          <w:p w14:paraId="545D96D7" w14:textId="14761020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3</w:t>
            </w:r>
          </w:p>
        </w:tc>
        <w:tc>
          <w:tcPr>
            <w:tcW w:w="3330" w:type="dxa"/>
            <w:vAlign w:val="center"/>
          </w:tcPr>
          <w:p w14:paraId="257098DD" w14:textId="2018CA2B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B Cells</w:t>
            </w:r>
          </w:p>
        </w:tc>
        <w:tc>
          <w:tcPr>
            <w:tcW w:w="5129" w:type="dxa"/>
            <w:vAlign w:val="center"/>
          </w:tcPr>
          <w:p w14:paraId="58B86E20" w14:textId="2CF0D9FA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744</w:t>
            </w:r>
          </w:p>
        </w:tc>
      </w:tr>
      <w:tr w:rsidR="000D0853" w14:paraId="37284E2E" w14:textId="3665B70A" w:rsidTr="00BB636D">
        <w:tc>
          <w:tcPr>
            <w:tcW w:w="557" w:type="dxa"/>
            <w:vAlign w:val="center"/>
          </w:tcPr>
          <w:p w14:paraId="37C474DF" w14:textId="1055601D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4</w:t>
            </w:r>
          </w:p>
        </w:tc>
        <w:tc>
          <w:tcPr>
            <w:tcW w:w="3330" w:type="dxa"/>
            <w:vAlign w:val="center"/>
          </w:tcPr>
          <w:p w14:paraId="06C46376" w14:textId="56B7B77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Granulocytes</w:t>
            </w:r>
          </w:p>
        </w:tc>
        <w:tc>
          <w:tcPr>
            <w:tcW w:w="5129" w:type="dxa"/>
            <w:vAlign w:val="center"/>
          </w:tcPr>
          <w:p w14:paraId="772BC64F" w14:textId="0BA0A544" w:rsidR="000D0853" w:rsidRPr="00CB365D" w:rsidRDefault="00F0180D" w:rsidP="00F0180D">
            <w:pPr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2437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  <w:tr w:rsidR="000D0853" w14:paraId="47E10C1B" w14:textId="6563B012" w:rsidTr="00BB636D">
        <w:tc>
          <w:tcPr>
            <w:tcW w:w="557" w:type="dxa"/>
            <w:vAlign w:val="center"/>
          </w:tcPr>
          <w:p w14:paraId="204C09EA" w14:textId="3654ECC3" w:rsidR="000D0853" w:rsidRPr="00CB365D" w:rsidRDefault="000D0853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 w:hint="cs"/>
                <w:color w:val="000000" w:themeColor="text1"/>
                <w:sz w:val="20"/>
                <w:szCs w:val="20"/>
                <w:rtl/>
                <w:lang w:val="en-US" w:bidi="fa-IR"/>
              </w:rPr>
              <w:t>5</w:t>
            </w:r>
          </w:p>
        </w:tc>
        <w:tc>
          <w:tcPr>
            <w:tcW w:w="3330" w:type="dxa"/>
            <w:vAlign w:val="center"/>
          </w:tcPr>
          <w:p w14:paraId="20250943" w14:textId="77B9580A" w:rsidR="000D0853" w:rsidRPr="00CB365D" w:rsidRDefault="00BB636D" w:rsidP="00F0180D">
            <w:pPr>
              <w:bidi/>
              <w:spacing w:line="240" w:lineRule="auto"/>
              <w:rPr>
                <w:rFonts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cs="B Lotus"/>
                <w:color w:val="000000" w:themeColor="text1"/>
                <w:sz w:val="20"/>
                <w:szCs w:val="20"/>
                <w:lang w:val="en-US" w:bidi="fa-IR"/>
              </w:rPr>
              <w:t>T Cells</w:t>
            </w:r>
          </w:p>
        </w:tc>
        <w:tc>
          <w:tcPr>
            <w:tcW w:w="5129" w:type="dxa"/>
            <w:vAlign w:val="center"/>
          </w:tcPr>
          <w:p w14:paraId="3C66879E" w14:textId="11418930" w:rsidR="000D0853" w:rsidRPr="00CB365D" w:rsidRDefault="00F0180D" w:rsidP="00977737">
            <w:pPr>
              <w:keepNext/>
              <w:bidi/>
              <w:spacing w:line="240" w:lineRule="auto"/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</w:pP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rtl/>
                <w:lang w:val="en-US" w:bidi="fa-IR"/>
              </w:rPr>
              <w:t>0.06474</w:t>
            </w:r>
            <w:r w:rsidRPr="00CB365D">
              <w:rPr>
                <w:rFonts w:asciiTheme="minorBidi" w:hAnsiTheme="minorBidi" w:cs="B Lotus"/>
                <w:color w:val="000000" w:themeColor="text1"/>
                <w:sz w:val="20"/>
                <w:szCs w:val="20"/>
                <w:lang w:val="en-US" w:bidi="fa-IR"/>
              </w:rPr>
              <w:t xml:space="preserve">- </w:t>
            </w:r>
          </w:p>
        </w:tc>
      </w:tr>
    </w:tbl>
    <w:p w14:paraId="49DA5904" w14:textId="1531CB18" w:rsidR="00064726" w:rsidRPr="00977737" w:rsidRDefault="00977737" w:rsidP="00977737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97773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مرتب‌ساز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رکدام از سلول</w:t>
      </w:r>
      <w:r w:rsidR="00531E12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ا 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AML Patient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 م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زا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-1 تا 1</w:t>
      </w:r>
      <w:r w:rsidR="000A55AE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ی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شد و هرچه به 1 نز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ک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اشد نشان دهنده همبستگ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977737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تر</w:t>
      </w:r>
      <w:r w:rsidRPr="00977737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است</w:t>
      </w:r>
      <w:r w:rsidRPr="0097773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03013024" w14:textId="50019397" w:rsidR="00064726" w:rsidRDefault="00977737" w:rsidP="0002062F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32"/>
          <w:szCs w:val="32"/>
          <w:rtl/>
          <w:lang w:val="en-US" w:bidi="fa-IR"/>
        </w:rPr>
        <w:tab/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منظور بررسی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بتدا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 کنیم که از کدام گروه هستند و سپس یک مدل خطی به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کنیم. این مدل خطی با استفاده از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پکیج </w:t>
      </w:r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و بسیاری از تفاو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را مشخص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پس از آن باید مشخص شود که تصمیم بر این است که تفاوت میان کدام گرو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ید و در نهایت یک مدل بیز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prior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ابر با 0.01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آن نسب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هد.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lastRenderedPageBreak/>
        <w:t>براساس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مدل، جدول میزان تمایز بیان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اساس آماره </w:t>
      </w:r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B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بتنی بر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یت شده از طریق پکیج </w:t>
      </w:r>
      <w:r w:rsidR="00674014" w:rsidRPr="00674014">
        <w:rPr>
          <w:rFonts w:cs="B Lotus"/>
          <w:color w:val="000000" w:themeColor="text1"/>
          <w:sz w:val="28"/>
          <w:szCs w:val="28"/>
          <w:lang w:val="en-US" w:bidi="fa-IR"/>
        </w:rPr>
        <w:t>limma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آید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‌سازی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ند. همچنین برای بررسی عدم اتفاق افتادن خطا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وع اول و دوم، از روش بنجامینی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ها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چبرگ</w:t>
      </w:r>
      <w:r w:rsidR="00674014" w:rsidRPr="00674014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5"/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 w:rsidRP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دول خروجی با توجه به داد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ولی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وجود دارد شامل ستو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تعددی است که انواع کد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 و توضیحات آن را شامل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. به منظور ساده سازی جدول، صرفا بعضی از این پارامتر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نگهدار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 تا جدول ساده شود و سپس آ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یک فایل ذخیره سازی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67401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ند.</w:t>
      </w:r>
    </w:p>
    <w:p w14:paraId="0781CE1A" w14:textId="49B1C651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پس از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یست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اولیه نسبت به نمونه دوم بیان بالایی داشته و همچنین به صورت عکس در نمونه دوم نسبت به نمونه اول بیان بالایی 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ش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دست آورد. برای این منظور با توجه به حد تفاوت معنی دار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0.05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ر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dj.P.Va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نظر گرفته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ود، علاوه بر این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یست محدودیت دیگری رو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گذاشته شود تا این تفاوت را پوشش دهد یعنی بالاتر بودن بیان ویا پایی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ودن بیان در نقطه مقابل، که برای این حد نیز عدد 1 و در نقطه مقابل عدد -1 در نظر گرفته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دار </w:t>
      </w:r>
      <w:r w:rsidR="004451FD">
        <w:rPr>
          <w:rFonts w:cs="B Lotus"/>
          <w:color w:val="000000" w:themeColor="text1"/>
          <w:sz w:val="28"/>
          <w:szCs w:val="28"/>
          <w:lang w:val="en-US" w:bidi="fa-IR"/>
        </w:rPr>
        <w:t>logFC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سبت لگاریتمی سرطانی به سال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صورتی که بیشتر از 1 باشد به این معنی است که بیان آن ژن در نمونه سرطانی بیشتر بوده است و در نقطه مقابل در صورتی که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-1 باشد به این معنی است که در نمونه سرطانی بیان کم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 داشته است و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یب هر کدام از این موارد در دسته افزایش و کاهش بیان قرار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یرند.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صورت کلی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در نم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ان بیشتری دارند اصطلاح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up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 و برای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اهش بیان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down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 به کار</w:t>
      </w:r>
      <w:r w:rsidR="000A55AE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یم. این دو گونه ژن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 عام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صلی ایجاد بیماری خواهند بود که در قسمت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عد مورد بررسی قرار خواهند گرفت.</w:t>
      </w:r>
    </w:p>
    <w:p w14:paraId="3D3CD4B8" w14:textId="00D70639" w:rsidR="00FE727C" w:rsidRDefault="00FE727C" w:rsidP="00FE727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جدول1، با سه مدل مختلف عملیات بالا انجام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ا خروجی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ختلف را مقایسه کنیم. ابتدا بین کلیه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tes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عن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تمامی مد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سالم بررس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ژن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بیان بالا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یا پایینی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،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سپس ب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تر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تیب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سپس بی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 Patient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قایسه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در هر دست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451F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ارای افزایش بیان و کاهش بیان مشخص شد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 w:rsidR="009D75B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CB6A8E9" w14:textId="3FAF655F" w:rsidR="007269D8" w:rsidRDefault="00DD4797" w:rsidP="007269D8">
      <w:p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1728" behindDoc="1" locked="0" layoutInCell="1" allowOverlap="1" wp14:anchorId="6BB40B1F" wp14:editId="75D54A05">
                <wp:simplePos x="0" y="0"/>
                <wp:positionH relativeFrom="column">
                  <wp:posOffset>20955</wp:posOffset>
                </wp:positionH>
                <wp:positionV relativeFrom="paragraph">
                  <wp:posOffset>355600</wp:posOffset>
                </wp:positionV>
                <wp:extent cx="5801360" cy="5791200"/>
                <wp:effectExtent l="0" t="0" r="8890" b="0"/>
                <wp:wrapSquare wrapText="bothSides"/>
                <wp:docPr id="53" name="Rectangle: Rounded Corners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5791200"/>
                        </a:xfrm>
                        <a:prstGeom prst="roundRect">
                          <a:avLst>
                            <a:gd name="adj" fmla="val 1617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CCE5555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all test-normal #####</w:t>
                            </w:r>
                          </w:p>
                          <w:p w14:paraId="42AC9BFC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sign &lt;- model.matrix(~group + 0, gset)</w:t>
                            </w:r>
                          </w:p>
                          <w:p w14:paraId="72E8E0FE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gs)</w:t>
                            </w:r>
                          </w:p>
                          <w:p w14:paraId="6B0C774B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58495E5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 &lt;- lmFit(gset, design)</w:t>
                            </w:r>
                          </w:p>
                          <w:p w14:paraId="11B6528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 &lt;- makeContrasts(test-normal, levels=design)</w:t>
                            </w:r>
                          </w:p>
                          <w:p w14:paraId="1A88F417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contrasts.fit(fit, cont.matrix)</w:t>
                            </w:r>
                          </w:p>
                          <w:p w14:paraId="1308D12D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eBayes(fit2, 0.01)</w:t>
                            </w:r>
                          </w:p>
                          <w:p w14:paraId="544D7560" w14:textId="69B72E0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4437A7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3A9CCF66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P.Val</w:t>
                            </w:r>
                          </w:p>
                          <w:p w14:paraId="2CCD48A2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topTable(fit2, adjust="fdr", sort.by="B", number=Inf)</w:t>
                            </w:r>
                          </w:p>
                          <w:p w14:paraId="1EDEE59A" w14:textId="77777777" w:rsidR="007720DF" w:rsidRPr="007720DF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subset(tT, select=c("Gene.symbol","Gene.ID","adj.P.Val","logFC", "B"))</w:t>
                            </w:r>
                          </w:p>
                          <w:p w14:paraId="44410922" w14:textId="6EECE249" w:rsidR="00230E3B" w:rsidRDefault="007720DF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write.table(tT, "result/dea/dea_test-normal_B.txt", row.names=F, sep="\t", quote=F)</w:t>
                            </w:r>
                          </w:p>
                          <w:p w14:paraId="3468B7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0608CB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 &lt;- subset(tT, logFC &gt; 1 &amp; adj.P.Val &lt; 0.05)</w:t>
                            </w:r>
                          </w:p>
                          <w:p w14:paraId="03022BE2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.genes &lt;- unique(as.character(strsplit2(unique(aml.up$Gene.symbol), "///")))</w:t>
                            </w:r>
                          </w:p>
                          <w:p w14:paraId="055A3ED1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up.genes, "result/dea/dea_test-normal_Up.txt", </w:t>
                            </w:r>
                          </w:p>
                          <w:p w14:paraId="722896D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1A30A34D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 &lt;- subset(tT, logFC &lt; -1 &amp; adj.P.Val &lt; 0.05)</w:t>
                            </w:r>
                          </w:p>
                          <w:p w14:paraId="56F57173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.genes &lt;- unique(as.character(strsplit2(unique(aml.down$Gene.symbol), "///")))</w:t>
                            </w:r>
                          </w:p>
                          <w:p w14:paraId="210E36A0" w14:textId="77777777" w:rsidR="001675BD" w:rsidRPr="007720DF" w:rsidRDefault="001675BD" w:rsidP="001675BD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down.genes, "result/dea/dea_test-normal_Down.txt", </w:t>
                            </w:r>
                          </w:p>
                          <w:p w14:paraId="3952568A" w14:textId="77777777" w:rsidR="001675BD" w:rsidRPr="0027397C" w:rsidRDefault="001675BD" w:rsidP="001675BD">
                            <w:pPr>
                              <w:rPr>
                                <w:rFonts w:ascii="Consolas" w:hAnsi="Consolas"/>
                                <w:sz w:val="24"/>
                                <w:szCs w:val="24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10B20E66" w14:textId="77777777" w:rsidR="001675BD" w:rsidRPr="00230E3B" w:rsidRDefault="001675BD" w:rsidP="007720DF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BB40B1F" id="Rectangle: Rounded Corners 53" o:spid="_x0000_s1077" style="position:absolute;left:0;text-align:left;margin-left:1.65pt;margin-top:28pt;width:456.8pt;height:456pt;z-index:-251594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5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" fillcolor="#f2f2f2 [3052]" stroked="f" strokeweight="1pt">
                <v:stroke joinstyle="miter"/>
                <v:textbox>
                  <w:txbxContent>
                    <w:p w14:paraId="6CCE5555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all test-normal #####</w:t>
                      </w:r>
                    </w:p>
                    <w:p w14:paraId="42AC9BFC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sign &lt;- model.matrix(~group + 0, gset)</w:t>
                      </w:r>
                    </w:p>
                    <w:p w14:paraId="72E8E0FE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gs)</w:t>
                      </w:r>
                    </w:p>
                    <w:p w14:paraId="6B0C774B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58495E5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 &lt;- lmFit(gset, design)</w:t>
                      </w:r>
                    </w:p>
                    <w:p w14:paraId="11B6528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 &lt;- makeContrasts(test-normal, levels=design)</w:t>
                      </w:r>
                    </w:p>
                    <w:p w14:paraId="1A88F417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contrasts.fit(fit, cont.matrix)</w:t>
                      </w:r>
                    </w:p>
                    <w:p w14:paraId="1308D12D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eBayes(fit2, 0.01)</w:t>
                      </w:r>
                    </w:p>
                    <w:p w14:paraId="544D7560" w14:textId="69B72E0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4437A7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3A9CCF66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P.Val</w:t>
                      </w:r>
                    </w:p>
                    <w:p w14:paraId="2CCD48A2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topTable(fit2, adjust="fdr", sort.by="B", number=Inf)</w:t>
                      </w:r>
                    </w:p>
                    <w:p w14:paraId="1EDEE59A" w14:textId="77777777" w:rsidR="007720DF" w:rsidRPr="007720DF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subset(tT, select=c("Gene.symbol","Gene.ID","adj.P.Val","logFC", "B"))</w:t>
                      </w:r>
                    </w:p>
                    <w:p w14:paraId="44410922" w14:textId="6EECE249" w:rsidR="00230E3B" w:rsidRDefault="007720DF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write.table(tT, "result/dea/dea_test-normal_B.txt", row.names=F, sep="\t", quote=F)</w:t>
                      </w:r>
                    </w:p>
                    <w:p w14:paraId="3468B7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0608CB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 &lt;- subset(tT, logFC &gt; 1 &amp; adj.P.Val &lt; 0.05)</w:t>
                      </w:r>
                    </w:p>
                    <w:p w14:paraId="03022BE2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.genes &lt;- unique(as.character(strsplit2(unique(aml.up$Gene.symbol), "///")))</w:t>
                      </w:r>
                    </w:p>
                    <w:p w14:paraId="055A3ED1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up.genes, "result/dea/dea_test-normal_Up.txt", </w:t>
                      </w:r>
                    </w:p>
                    <w:p w14:paraId="722896D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1A30A34D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 &lt;- subset(tT, logFC &lt; -1 &amp; adj.P.Val &lt; 0.05)</w:t>
                      </w:r>
                    </w:p>
                    <w:p w14:paraId="56F57173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.genes &lt;- unique(as.character(strsplit2(unique(aml.down$Gene.symbol), "///")))</w:t>
                      </w:r>
                    </w:p>
                    <w:p w14:paraId="210E36A0" w14:textId="77777777" w:rsidR="001675BD" w:rsidRPr="007720DF" w:rsidRDefault="001675BD" w:rsidP="001675BD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down.genes, "result/dea/dea_test-normal_Down.txt", </w:t>
                      </w:r>
                    </w:p>
                    <w:p w14:paraId="3952568A" w14:textId="77777777" w:rsidR="001675BD" w:rsidRPr="0027397C" w:rsidRDefault="001675BD" w:rsidP="001675BD">
                      <w:pPr>
                        <w:rPr>
                          <w:rFonts w:ascii="Consolas" w:hAnsi="Consolas"/>
                          <w:sz w:val="24"/>
                          <w:szCs w:val="24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10B20E66" w14:textId="77777777" w:rsidR="001675BD" w:rsidRPr="00230E3B" w:rsidRDefault="001675BD" w:rsidP="007720DF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کلی بین سلول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مار و سالم:</w:t>
      </w:r>
    </w:p>
    <w:p w14:paraId="51FBC6A5" w14:textId="60F71751" w:rsidR="00F5673C" w:rsidRDefault="00F5673C" w:rsidP="00F5673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6CBB947" w14:textId="02466B27" w:rsidR="007269D8" w:rsidRDefault="00F5673C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mc:AlternateContent>
          <mc:Choice Requires="wps">
            <w:drawing>
              <wp:anchor distT="0" distB="0" distL="114300" distR="114300" simplePos="0" relativeHeight="251744256" behindDoc="1" locked="0" layoutInCell="1" allowOverlap="1" wp14:anchorId="474EB43A" wp14:editId="128597FB">
                <wp:simplePos x="0" y="0"/>
                <wp:positionH relativeFrom="column">
                  <wp:posOffset>-12700</wp:posOffset>
                </wp:positionH>
                <wp:positionV relativeFrom="paragraph">
                  <wp:posOffset>724535</wp:posOffset>
                </wp:positionV>
                <wp:extent cx="5801360" cy="1468755"/>
                <wp:effectExtent l="0" t="0" r="8890" b="0"/>
                <wp:wrapSquare wrapText="bothSides"/>
                <wp:docPr id="64" name="Rectangle: Rounded Corner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1468755"/>
                        </a:xfrm>
                        <a:prstGeom prst="roundRect">
                          <a:avLst>
                            <a:gd name="adj" fmla="val 6438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386113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 based on top correlated cells #####</w:t>
                            </w:r>
                          </w:p>
                          <w:p w14:paraId="41F0EC38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design &lt;- model.matrix(~source_name_ch1 + 0, gset)</w:t>
                            </w:r>
                          </w:p>
                          <w:p w14:paraId="52A303C6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sfl &lt;- factor(sname.gs)</w:t>
                            </w:r>
                          </w:p>
                          <w:p w14:paraId="2835B2DC" w14:textId="64A10215" w:rsid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rtl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lnames(design) &lt;- levels(sfl)</w:t>
                            </w:r>
                          </w:p>
                          <w:p w14:paraId="33C047D0" w14:textId="77777777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fitting linear model to data</w:t>
                            </w:r>
                          </w:p>
                          <w:p w14:paraId="09B04475" w14:textId="42F32758" w:rsidR="00F5673C" w:rsidRPr="007269D8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 &lt;- lmFit(gset, design)</w:t>
                            </w:r>
                          </w:p>
                          <w:p w14:paraId="0FD9DB57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74EB43A" id="Rectangle: Rounded Corners 64" o:spid="_x0000_s1078" style="position:absolute;left:0;text-align:left;margin-left:-1pt;margin-top:57.05pt;width:456.8pt;height:115.65pt;z-index:-251572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422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" fillcolor="#f2f2f2 [3052]" stroked="f" strokeweight="1pt">
                <v:stroke joinstyle="miter"/>
                <v:textbox>
                  <w:txbxContent>
                    <w:p w14:paraId="44386113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 based on top correlated cells #####</w:t>
                      </w:r>
                    </w:p>
                    <w:p w14:paraId="41F0EC38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design &lt;- model.matrix(~source_name_ch1 + 0, gset)</w:t>
                      </w:r>
                    </w:p>
                    <w:p w14:paraId="52A303C6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sfl &lt;- factor(sname.gs)</w:t>
                      </w:r>
                    </w:p>
                    <w:p w14:paraId="2835B2DC" w14:textId="64A10215" w:rsid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rtl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lnames(design) &lt;- levels(sfl)</w:t>
                      </w:r>
                    </w:p>
                    <w:p w14:paraId="33C047D0" w14:textId="77777777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fitting linear model to data</w:t>
                      </w:r>
                    </w:p>
                    <w:p w14:paraId="09B04475" w14:textId="42F32758" w:rsidR="00F5673C" w:rsidRPr="007269D8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 &lt;- lmFit(gset, design)</w:t>
                      </w:r>
                    </w:p>
                    <w:p w14:paraId="0FD9DB57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</w:txbxContent>
                </v:textbox>
                <w10:wrap type="square"/>
              </v:roundrect>
            </w:pict>
          </mc:Fallback>
        </mc:AlternateConten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رای مقایسه بین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و به صورت مجزا با هر نوع سلول، که برای دو نوع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7269D8" w:rsidRPr="00F0180D"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میزان همبستگی بیشتری با نمونه</w:t>
      </w:r>
      <w:r w:rsidR="00531E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یمار داشتند، صورت </w:t>
      </w:r>
      <w:r w:rsidR="006303D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گرفته‌است</w:t>
      </w:r>
      <w:r w:rsidR="007269D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:</w:t>
      </w:r>
    </w:p>
    <w:p w14:paraId="2C44A588" w14:textId="6759AB57" w:rsidR="00064726" w:rsidRDefault="00F5673C" w:rsidP="004437A7">
      <w:pPr>
        <w:bidi/>
        <w:ind w:firstLine="720"/>
        <w:jc w:val="both"/>
        <w:rPr>
          <w:rFonts w:cs="B Lotus"/>
          <w:color w:val="000000" w:themeColor="text1"/>
          <w:sz w:val="32"/>
          <w:szCs w:val="32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23776" behindDoc="1" locked="0" layoutInCell="1" allowOverlap="1" wp14:anchorId="3DF782EE" wp14:editId="2A243CE5">
                <wp:simplePos x="0" y="0"/>
                <wp:positionH relativeFrom="column">
                  <wp:posOffset>-161290</wp:posOffset>
                </wp:positionH>
                <wp:positionV relativeFrom="paragraph">
                  <wp:posOffset>0</wp:posOffset>
                </wp:positionV>
                <wp:extent cx="5801360" cy="8542655"/>
                <wp:effectExtent l="0" t="0" r="8890" b="0"/>
                <wp:wrapSquare wrapText="bothSides"/>
                <wp:docPr id="54" name="Rectangle: Rounded Corners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8542655"/>
                        </a:xfrm>
                        <a:prstGeom prst="roundRect">
                          <a:avLst>
                            <a:gd name="adj" fmla="val 1231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95E6F53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Monocytes ######</w:t>
                            </w:r>
                          </w:p>
                          <w:p w14:paraId="46E1AAA1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 &lt;- makeContrasts(AMLPatient-Monocytes, levels=design)</w:t>
                            </w:r>
                          </w:p>
                          <w:p w14:paraId="5A5BB6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contrasts.fit(fit, cont.matrix)</w:t>
                            </w:r>
                          </w:p>
                          <w:p w14:paraId="0B719E6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eBayes(fit2, 0.01)</w:t>
                            </w:r>
                          </w:p>
                          <w:p w14:paraId="20D6C177" w14:textId="00244C8A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 adjust by: </w:t>
                            </w:r>
                            <w:r w:rsidR="008B0CC9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a</w:t>
                            </w:r>
                            <w:r w:rsidR="008B0CC9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lse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-discovery-rate or Benjamini-</w:t>
                            </w:r>
                            <w:r w:rsidR="00812F48"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Hochberg</w:t>
                            </w:r>
                          </w:p>
                          <w:p w14:paraId="69C8C938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P.Val</w:t>
                            </w:r>
                          </w:p>
                          <w:p w14:paraId="56DC652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topTable(fit2, adjust="fdr", sort.by="B", number=Inf)</w:t>
                            </w:r>
                          </w:p>
                          <w:p w14:paraId="6020592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subset(tT, select=c("Gene.symbol", "Gene.ID","adj.P.Val","logFC", "B"))</w:t>
                            </w:r>
                          </w:p>
                          <w:p w14:paraId="5409603F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tT, "result/dea/dea_AMLPatient-Monocytes_B.txt", </w:t>
                            </w:r>
                          </w:p>
                          <w:p w14:paraId="06BE2F60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row.names=F, sep="\t", quote=F)</w:t>
                            </w:r>
                          </w:p>
                          <w:p w14:paraId="492C2B39" w14:textId="77777777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3E831022" w14:textId="1B26EF6C" w:rsidR="00230E3B" w:rsidRPr="007269D8" w:rsidRDefault="00230E3B" w:rsidP="00230E3B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aml.up &lt;- subset(tT, logFC &gt; 1 &amp; adj.P.Val </w:t>
                            </w:r>
                            <w:r w:rsidR="00BC725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&lt;</w:t>
                            </w:r>
                            <w:r w:rsidRPr="007269D8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0.05)</w:t>
                            </w:r>
                          </w:p>
                          <w:p w14:paraId="6287736E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.genes &lt;- unique(as.character(strsplit2(unique(aml.up$Gene.symbol), "///")))</w:t>
                            </w:r>
                          </w:p>
                          <w:p w14:paraId="016438AD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up.genes, "result/dea/dea_AMLPatient-Monocytes_Up.txt", </w:t>
                            </w:r>
                          </w:p>
                          <w:p w14:paraId="7CDF0608" w14:textId="77777777" w:rsidR="00E43E32" w:rsidRPr="007720DF" w:rsidRDefault="00E43E32" w:rsidP="00E43E32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575C5D3F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 &lt;- subset(tT, logFC &lt; -1 &amp; adj.P.Val &lt; 0.05)</w:t>
                            </w:r>
                          </w:p>
                          <w:p w14:paraId="0D722BC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.genes &lt;- unique(as.character(strsplit2(unique(aml.down$Gene.symbol), "///")))</w:t>
                            </w:r>
                          </w:p>
                          <w:p w14:paraId="70064EBA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down.genes, "result/dea/dea_AMLPatient-Monocytes_Down.txt", </w:t>
                            </w:r>
                          </w:p>
                          <w:p w14:paraId="3D0722D1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55CF7F78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#### AMLPatient-CD34+HSPC ######</w:t>
                            </w:r>
                          </w:p>
                          <w:p w14:paraId="145A0CB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cont.matrix &lt;- makeContrasts(AMLPatient-CD34pHSPC, levels=design)</w:t>
                            </w:r>
                          </w:p>
                          <w:p w14:paraId="5DA788F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contrasts.fit(fit, cont.matrix)</w:t>
                            </w:r>
                          </w:p>
                          <w:p w14:paraId="7F3DA764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fit2 &lt;- eBayes(fit2, 0.01)</w:t>
                            </w:r>
                          </w:p>
                          <w:p w14:paraId="7B4BB4B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adjust by: false-discovery-rate or Benjamini-hochberg</w:t>
                            </w:r>
                          </w:p>
                          <w:p w14:paraId="2260C76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## sort by adj.P.Val</w:t>
                            </w:r>
                          </w:p>
                          <w:p w14:paraId="75CE2B5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topTable(fit2, adjust="fdr", sort.by="B", number=Inf)</w:t>
                            </w:r>
                          </w:p>
                          <w:p w14:paraId="01622EB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tT &lt;- subset(tT, select=c("Gene.symbol", "Gene.ID","adj.P.Val","logFC", "B"))</w:t>
                            </w:r>
                          </w:p>
                          <w:p w14:paraId="2EA697EB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tT, "result/dea/dea_AMLPatient-CD34pHSPC_B.txt", </w:t>
                            </w:r>
                          </w:p>
                          <w:p w14:paraId="481ED4C2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row.names=F, sep="\t", quote=F)</w:t>
                            </w:r>
                          </w:p>
                          <w:p w14:paraId="61D4F945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### Top Gene Expression mining </w:t>
                            </w:r>
                          </w:p>
                          <w:p w14:paraId="426BA5AE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 &lt;- subset(tT, logFC &gt; 1 &amp; adj.P.Val &lt; 0.05)</w:t>
                            </w:r>
                          </w:p>
                          <w:p w14:paraId="55CBB39B" w14:textId="58901898" w:rsidR="005B38BB" w:rsidRPr="00F5673C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up.genes &lt;- unique(as.character(strsplit2(unique(aml.up$Gene.symbol), "///"))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DF782EE" id="Rectangle: Rounded Corners 54" o:spid="_x0000_s1079" style="position:absolute;left:0;text-align:left;margin-left:-12.7pt;margin-top:0;width:456.8pt;height:672.65pt;z-index:-251592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807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" fillcolor="#f2f2f2 [3052]" stroked="f" strokeweight="1pt">
                <v:stroke joinstyle="miter"/>
                <v:textbox>
                  <w:txbxContent>
                    <w:p w14:paraId="495E6F53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Monocytes ######</w:t>
                      </w:r>
                    </w:p>
                    <w:p w14:paraId="46E1AAA1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 &lt;- makeContrasts(AMLPatient-Monocytes, levels=design)</w:t>
                      </w:r>
                    </w:p>
                    <w:p w14:paraId="5A5BB6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contrasts.fit(fit, cont.matrix)</w:t>
                      </w:r>
                    </w:p>
                    <w:p w14:paraId="0B719E6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eBayes(fit2, 0.01)</w:t>
                      </w:r>
                    </w:p>
                    <w:p w14:paraId="20D6C177" w14:textId="00244C8A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 adjust by: </w:t>
                      </w:r>
                      <w:r w:rsidR="008B0CC9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a</w:t>
                      </w:r>
                      <w:r w:rsidR="008B0CC9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lse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-discovery-rate or Benjamini-</w:t>
                      </w:r>
                      <w:r w:rsidR="00812F48"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Hochberg</w:t>
                      </w:r>
                    </w:p>
                    <w:p w14:paraId="69C8C938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P.Val</w:t>
                      </w:r>
                    </w:p>
                    <w:p w14:paraId="56DC652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topTable(fit2, adjust="fdr", sort.by="B", number=Inf)</w:t>
                      </w:r>
                    </w:p>
                    <w:p w14:paraId="6020592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subset(tT, select=c("Gene.symbol", "Gene.ID","adj.P.Val","logFC", "B"))</w:t>
                      </w:r>
                    </w:p>
                    <w:p w14:paraId="5409603F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tT, "result/dea/dea_AMLPatient-Monocytes_B.txt", </w:t>
                      </w:r>
                    </w:p>
                    <w:p w14:paraId="06BE2F60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row.names=F, sep="\t", quote=F)</w:t>
                      </w:r>
                    </w:p>
                    <w:p w14:paraId="492C2B39" w14:textId="77777777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3E831022" w14:textId="1B26EF6C" w:rsidR="00230E3B" w:rsidRPr="007269D8" w:rsidRDefault="00230E3B" w:rsidP="00230E3B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aml.up &lt;- subset(tT, logFC &gt; 1 &amp; adj.P.Val </w:t>
                      </w:r>
                      <w:r w:rsidR="00BC725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&lt;</w:t>
                      </w:r>
                      <w:r w:rsidRPr="007269D8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0.05)</w:t>
                      </w:r>
                    </w:p>
                    <w:p w14:paraId="6287736E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.genes &lt;- unique(as.character(strsplit2(unique(aml.up$Gene.symbol), "///")))</w:t>
                      </w:r>
                    </w:p>
                    <w:p w14:paraId="016438AD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up.genes, "result/dea/dea_AMLPatient-Monocytes_Up.txt", </w:t>
                      </w:r>
                    </w:p>
                    <w:p w14:paraId="7CDF0608" w14:textId="77777777" w:rsidR="00E43E32" w:rsidRPr="007720DF" w:rsidRDefault="00E43E32" w:rsidP="00E43E32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575C5D3F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 &lt;- subset(tT, logFC &lt; -1 &amp; adj.P.Val &lt; 0.05)</w:t>
                      </w:r>
                    </w:p>
                    <w:p w14:paraId="0D722BC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.genes &lt;- unique(as.character(strsplit2(unique(aml.down$Gene.symbol), "///")))</w:t>
                      </w:r>
                    </w:p>
                    <w:p w14:paraId="70064EBA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down.genes, "result/dea/dea_AMLPatient-Monocytes_Down.txt", </w:t>
                      </w:r>
                    </w:p>
                    <w:p w14:paraId="3D0722D1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55CF7F78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#### AMLPatient-CD34+HSPC ######</w:t>
                      </w:r>
                    </w:p>
                    <w:p w14:paraId="145A0CB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cont.matrix &lt;- makeContrasts(AMLPatient-CD34pHSPC, levels=design)</w:t>
                      </w:r>
                    </w:p>
                    <w:p w14:paraId="5DA788F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contrasts.fit(fit, cont.matrix)</w:t>
                      </w:r>
                    </w:p>
                    <w:p w14:paraId="7F3DA764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fit2 &lt;- eBayes(fit2, 0.01)</w:t>
                      </w:r>
                    </w:p>
                    <w:p w14:paraId="7B4BB4B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adjust by: false-discovery-rate or Benjamini-hochberg</w:t>
                      </w:r>
                    </w:p>
                    <w:p w14:paraId="2260C76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## sort by adj.P.Val</w:t>
                      </w:r>
                    </w:p>
                    <w:p w14:paraId="75CE2B5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topTable(fit2, adjust="fdr", sort.by="B", number=Inf)</w:t>
                      </w:r>
                    </w:p>
                    <w:p w14:paraId="01622EB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tT &lt;- subset(tT, select=c("Gene.symbol", "Gene.ID","adj.P.Val","logFC", "B"))</w:t>
                      </w:r>
                    </w:p>
                    <w:p w14:paraId="2EA697EB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tT, "result/dea/dea_AMLPatient-CD34pHSPC_B.txt", </w:t>
                      </w:r>
                    </w:p>
                    <w:p w14:paraId="481ED4C2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row.names=F, sep="\t", quote=F)</w:t>
                      </w:r>
                    </w:p>
                    <w:p w14:paraId="61D4F945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### Top Gene Expression mining </w:t>
                      </w:r>
                    </w:p>
                    <w:p w14:paraId="426BA5AE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 &lt;- subset(tT, logFC &gt; 1 &amp; adj.P.Val &lt; 0.05)</w:t>
                      </w:r>
                    </w:p>
                    <w:p w14:paraId="55CBB39B" w14:textId="58901898" w:rsidR="005B38BB" w:rsidRPr="00F5673C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up.genes &lt;- unique(as.character(strsplit2(unique(aml.up$Gene.symbol), "///")))</w:t>
                      </w:r>
                    </w:p>
                  </w:txbxContent>
                </v:textbox>
                <w10:wrap type="square"/>
              </v:roundrect>
            </w:pict>
          </mc:Fallback>
        </mc:AlternateContent>
      </w:r>
    </w:p>
    <w:p w14:paraId="2B9761DC" w14:textId="167E48B8" w:rsidR="00F5673C" w:rsidRDefault="00F5673C" w:rsidP="00982C09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ascii="Scheherazade" w:eastAsia="Scheherazade" w:hAnsi="Scheherazade" w:cs="B Lotus"/>
          <w:noProof/>
          <w:color w:val="000000" w:themeColor="text1"/>
          <w:sz w:val="28"/>
          <w:szCs w:val="28"/>
          <w:lang w:val="en-US" w:bidi="fa-IR"/>
        </w:rPr>
        <w:lastRenderedPageBreak/>
        <mc:AlternateContent>
          <mc:Choice Requires="wps">
            <w:drawing>
              <wp:anchor distT="0" distB="0" distL="114300" distR="114300" simplePos="0" relativeHeight="251746304" behindDoc="1" locked="0" layoutInCell="1" allowOverlap="1" wp14:anchorId="05B86EEC" wp14:editId="4B40E652">
                <wp:simplePos x="0" y="0"/>
                <wp:positionH relativeFrom="column">
                  <wp:posOffset>-29633</wp:posOffset>
                </wp:positionH>
                <wp:positionV relativeFrom="paragraph">
                  <wp:posOffset>0</wp:posOffset>
                </wp:positionV>
                <wp:extent cx="5801360" cy="2239010"/>
                <wp:effectExtent l="0" t="0" r="8890" b="8890"/>
                <wp:wrapSquare wrapText="bothSides"/>
                <wp:docPr id="65" name="Rectangle: Rounded Corners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01360" cy="2239010"/>
                        </a:xfrm>
                        <a:prstGeom prst="roundRect">
                          <a:avLst>
                            <a:gd name="adj" fmla="val 5769"/>
                          </a:avLst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15140C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up.genes, "result/dea/dea_AMLPatient-CD34pHSPC_Up.txt", </w:t>
                            </w:r>
                          </w:p>
                          <w:p w14:paraId="01AEE389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2D5BA3B6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 &lt;- subset(tT, logFC &lt; -1 &amp; adj.P.Val &lt; 0.05)</w:t>
                            </w:r>
                          </w:p>
                          <w:p w14:paraId="2FA445A7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>aml.down.genes &lt;- unique(as.character(strsplit2(unique(aml.down$Gene.symbol), "///")))</w:t>
                            </w:r>
                          </w:p>
                          <w:p w14:paraId="4C10DB8D" w14:textId="77777777" w:rsidR="00F5673C" w:rsidRPr="007720DF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write.table(aml.down.genes, "result/dea/dea_AMLPatient-CD34pHSPC_Down.txt", </w:t>
                            </w:r>
                          </w:p>
                          <w:p w14:paraId="3DC39FCB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  <w:r w:rsidRPr="007720DF"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  <w:t xml:space="preserve">            quote=F, row.names=F, col.names=F)</w:t>
                            </w:r>
                          </w:p>
                          <w:p w14:paraId="14D5F3FC" w14:textId="77777777" w:rsidR="00F5673C" w:rsidRPr="00237385" w:rsidRDefault="00F5673C" w:rsidP="00F5673C">
                            <w:pPr>
                              <w:rPr>
                                <w:rFonts w:ascii="Consolas" w:eastAsia="Scheherazade" w:hAnsi="Consolas" w:cs="Courier New"/>
                                <w:color w:val="000000" w:themeColor="text1"/>
                                <w:sz w:val="24"/>
                                <w:szCs w:val="24"/>
                                <w:lang w:val="en-US" w:bidi="fa-IR"/>
                              </w:rPr>
                            </w:pPr>
                          </w:p>
                          <w:p w14:paraId="6EFDB7BA" w14:textId="77777777" w:rsidR="00F5673C" w:rsidRDefault="00F5673C" w:rsidP="00F5673C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5B86EEC" id="Rectangle: Rounded Corners 65" o:spid="_x0000_s1080" style="position:absolute;left:0;text-align:left;margin-left:-2.35pt;margin-top:0;width:456.8pt;height:176.3pt;z-index:-251570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378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" fillcolor="#f2f2f2 [3052]" stroked="f" strokeweight="1pt">
                <v:stroke joinstyle="miter"/>
                <v:textbox>
                  <w:txbxContent>
                    <w:p w14:paraId="5615140C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up.genes, "result/dea/dea_AMLPatient-CD34pHSPC_Up.txt", </w:t>
                      </w:r>
                    </w:p>
                    <w:p w14:paraId="01AEE389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2D5BA3B6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 &lt;- subset(tT, logFC &lt; -1 &amp; adj.P.Val &lt; 0.05)</w:t>
                      </w:r>
                    </w:p>
                    <w:p w14:paraId="2FA445A7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>aml.down.genes &lt;- unique(as.character(strsplit2(unique(aml.down$Gene.symbol), "///")))</w:t>
                      </w:r>
                    </w:p>
                    <w:p w14:paraId="4C10DB8D" w14:textId="77777777" w:rsidR="00F5673C" w:rsidRPr="007720DF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write.table(aml.down.genes, "result/dea/dea_AMLPatient-CD34pHSPC_Down.txt", </w:t>
                      </w:r>
                    </w:p>
                    <w:p w14:paraId="3DC39FCB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  <w:r w:rsidRPr="007720DF"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  <w:t xml:space="preserve">            quote=F, row.names=F, col.names=F)</w:t>
                      </w:r>
                    </w:p>
                    <w:p w14:paraId="14D5F3FC" w14:textId="77777777" w:rsidR="00F5673C" w:rsidRPr="00237385" w:rsidRDefault="00F5673C" w:rsidP="00F5673C">
                      <w:pPr>
                        <w:rPr>
                          <w:rFonts w:ascii="Consolas" w:eastAsia="Scheherazade" w:hAnsi="Consolas" w:cs="Courier New"/>
                          <w:color w:val="000000" w:themeColor="text1"/>
                          <w:sz w:val="24"/>
                          <w:szCs w:val="24"/>
                          <w:lang w:val="en-US" w:bidi="fa-IR"/>
                        </w:rPr>
                      </w:pPr>
                    </w:p>
                    <w:p w14:paraId="6EFDB7BA" w14:textId="77777777" w:rsidR="00F5673C" w:rsidRDefault="00F5673C" w:rsidP="00F5673C"/>
                  </w:txbxContent>
                </v:textbox>
                <w10:wrap type="square"/>
              </v:roundrect>
            </w:pict>
          </mc:Fallback>
        </mc:AlternateContent>
      </w:r>
    </w:p>
    <w:p w14:paraId="4A46AE0D" w14:textId="20F7ED82" w:rsidR="00F84A29" w:rsidRDefault="00982C09" w:rsidP="00F5673C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هرکدام از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که افزایش یا کاهش بیان داش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فایل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جزا در دایرکتوری </w:t>
      </w:r>
      <w:r w:rsidRPr="009D75B4">
        <w:rPr>
          <w:rFonts w:cs="B Lotus"/>
          <w:color w:val="000000" w:themeColor="text1"/>
          <w:sz w:val="28"/>
          <w:szCs w:val="28"/>
          <w:lang w:val="en-US" w:bidi="fa-IR"/>
        </w:rPr>
        <w:t>result/dea/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ذخیره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؛ همچنین به صورت یکپارچه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ر دسته در 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فایل </w:t>
      </w:r>
      <w:r w:rsidR="00A11FBC" w:rsidRPr="00A11FBC">
        <w:rPr>
          <w:rFonts w:cs="B Lotus"/>
          <w:color w:val="000000" w:themeColor="text1"/>
          <w:sz w:val="28"/>
          <w:szCs w:val="28"/>
          <w:lang w:val="en-US" w:bidi="fa-IR"/>
        </w:rPr>
        <w:t>DifferentialExpressionAnalysis</w:t>
      </w:r>
      <w:r w:rsidR="00A11FBC">
        <w:rPr>
          <w:rFonts w:cs="B Lotus"/>
          <w:color w:val="000000" w:themeColor="text1"/>
          <w:sz w:val="28"/>
          <w:szCs w:val="28"/>
          <w:lang w:val="en-US" w:bidi="fa-IR"/>
        </w:rPr>
        <w:t>.xlsx</w:t>
      </w:r>
      <w:r w:rsidR="00A11FB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قابل مشاهده 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57A7B613" w14:textId="193384EA" w:rsidR="009958EA" w:rsidRPr="00530868" w:rsidRDefault="00B82BEF" w:rsidP="0022453E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9" w:name="_Toc95036998"/>
      <w:r>
        <w:rPr>
          <w:rFonts w:cs="B Lotus" w:hint="cs"/>
          <w:b/>
          <w:bCs/>
          <w:color w:val="000000" w:themeColor="text1"/>
          <w:rtl/>
        </w:rPr>
        <w:t>4</w:t>
      </w:r>
      <w:r w:rsidR="00111DB0"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 w:rsidR="0022453E" w:rsidRPr="00530868">
        <w:rPr>
          <w:rFonts w:cs="B Lotus"/>
          <w:b/>
          <w:bCs/>
          <w:color w:val="000000" w:themeColor="text1"/>
          <w:rtl/>
        </w:rPr>
        <w:t>آنالیز</w:t>
      </w:r>
      <w:r w:rsidR="0022453E" w:rsidRPr="00530868">
        <w:rPr>
          <w:rFonts w:cs="B Lotus"/>
          <w:b/>
          <w:bCs/>
          <w:color w:val="000000" w:themeColor="text1"/>
        </w:rPr>
        <w:t xml:space="preserve"> </w:t>
      </w:r>
      <w:r w:rsidR="00A52E98">
        <w:rPr>
          <w:rFonts w:cs="B Lotus"/>
          <w:b/>
          <w:bCs/>
          <w:color w:val="000000" w:themeColor="text1"/>
          <w:lang w:val="en-US" w:bidi="fa-IR"/>
        </w:rPr>
        <w:t xml:space="preserve">Gene ontology </w:t>
      </w:r>
      <w:r w:rsidR="0022453E" w:rsidRPr="00530868">
        <w:rPr>
          <w:rFonts w:cs="B Lotus"/>
          <w:b/>
          <w:bCs/>
          <w:color w:val="000000" w:themeColor="text1"/>
          <w:rtl/>
        </w:rPr>
        <w:t>و</w:t>
      </w:r>
      <w:r w:rsidR="0022453E" w:rsidRPr="00530868">
        <w:rPr>
          <w:rFonts w:cs="B Lotus"/>
          <w:b/>
          <w:bCs/>
          <w:color w:val="000000" w:themeColor="text1"/>
        </w:rPr>
        <w:t xml:space="preserve"> pathway</w:t>
      </w:r>
      <w:r w:rsidR="000C4034">
        <w:rPr>
          <w:rFonts w:cs="B Lotus"/>
          <w:b/>
          <w:bCs/>
          <w:color w:val="000000" w:themeColor="text1"/>
          <w:rtl/>
        </w:rPr>
        <w:t>‌ها</w:t>
      </w:r>
      <w:bookmarkEnd w:id="9"/>
    </w:p>
    <w:p w14:paraId="37422278" w14:textId="787E07CB" w:rsidR="00BD43EE" w:rsidRDefault="00420E03" w:rsidP="00BD43EE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486A9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در قسمت قبل شامل سه دسته مقایسه زیر هستند:</w:t>
      </w:r>
    </w:p>
    <w:p w14:paraId="0660A799" w14:textId="4B5F155E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تمامی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لم</w:t>
      </w:r>
    </w:p>
    <w:p w14:paraId="60C118C9" w14:textId="04913294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یشتری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</w:t>
      </w:r>
    </w:p>
    <w:p w14:paraId="26A4F250" w14:textId="0AEC014F" w:rsidR="00486A93" w:rsidRDefault="00486A93" w:rsidP="00486A93">
      <w:pPr>
        <w:pStyle w:val="ListParagraph"/>
        <w:numPr>
          <w:ilvl w:val="0"/>
          <w:numId w:val="4"/>
        </w:numPr>
        <w:bidi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قایس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CD34+HSPC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بعد از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شترین میزان همبستگی را با نمون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.</w:t>
      </w:r>
    </w:p>
    <w:p w14:paraId="0CEA0C0D" w14:textId="6AD0B23A" w:rsidR="00486A93" w:rsidRPr="00486A93" w:rsidRDefault="00486A93" w:rsidP="00486A93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دامه به بررسی ژن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ه افزایش یا کاهش بیان 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دسته مقایسه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91CCC">
        <w:rPr>
          <w:rFonts w:cs="B Lotus"/>
          <w:color w:val="000000" w:themeColor="text1"/>
          <w:sz w:val="28"/>
          <w:szCs w:val="28"/>
          <w:lang w:val="en-US" w:bidi="fa-IR"/>
        </w:rPr>
        <w:t>Monocytes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همچنین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327041">
        <w:rPr>
          <w:rFonts w:cs="B Lotus"/>
          <w:color w:val="000000" w:themeColor="text1"/>
          <w:sz w:val="28"/>
          <w:szCs w:val="28"/>
          <w:lang w:val="en-US" w:bidi="fa-IR"/>
        </w:rPr>
        <w:t>CD34</w:t>
      </w:r>
      <w:r w:rsidR="00327041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شت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،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پرداخته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بوط به هر دسته به کمک وبسای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بررسی قرار گرفته</w:t>
      </w:r>
      <w:r w:rsidR="000C403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ان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B91CC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</w:p>
    <w:p w14:paraId="574A3F5F" w14:textId="6283672E" w:rsidR="00C5707C" w:rsidRDefault="00C5707C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0" w:name="_Toc95036999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1E76B7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ها</w:t>
      </w:r>
      <w:bookmarkEnd w:id="10"/>
    </w:p>
    <w:p w14:paraId="79E10504" w14:textId="62F2DAF2" w:rsidR="00AA16D3" w:rsidRPr="00AA16D3" w:rsidRDefault="00AA16D3" w:rsidP="00B91CCC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AA16D3">
        <w:rPr>
          <w:rFonts w:cs="B Lotus" w:hint="cs"/>
          <w:sz w:val="28"/>
          <w:szCs w:val="28"/>
          <w:rtl/>
          <w:lang w:val="en-US" w:bidi="fa-IR"/>
        </w:rPr>
        <w:t xml:space="preserve">منظور از </w:t>
      </w:r>
      <w:r w:rsidRPr="00AA16D3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مجموع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از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و مولکولی است که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سلول را تشکی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دهند. در این قسمت با بررس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به دست آمده در قسم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قبل و مقایسه آ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با فرآیندهای مختلف سلولی و مولکولی بررس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AA16D3">
        <w:rPr>
          <w:rFonts w:cs="B Lotus" w:hint="cs"/>
          <w:sz w:val="28"/>
          <w:szCs w:val="28"/>
          <w:rtl/>
          <w:lang w:val="en-US" w:bidi="fa-IR"/>
        </w:rPr>
        <w:t>شود که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AA16D3">
        <w:rPr>
          <w:rFonts w:cs="B Lotus" w:hint="cs"/>
          <w:sz w:val="28"/>
          <w:szCs w:val="28"/>
          <w:rtl/>
          <w:lang w:val="en-US" w:bidi="fa-IR"/>
        </w:rPr>
        <w:t>در چه مسیرها و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Pr="00AA16D3">
        <w:rPr>
          <w:rFonts w:cs="B Lotus" w:hint="cs"/>
          <w:sz w:val="28"/>
          <w:szCs w:val="28"/>
          <w:rtl/>
          <w:lang w:val="en-US" w:bidi="fa-IR"/>
        </w:rPr>
        <w:t>موثر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Pr="00AA16D3">
        <w:rPr>
          <w:rFonts w:cs="B Lotus" w:hint="cs"/>
          <w:sz w:val="28"/>
          <w:szCs w:val="28"/>
          <w:rtl/>
          <w:lang w:val="en-US" w:bidi="fa-IR"/>
        </w:rPr>
        <w:t>.</w:t>
      </w:r>
    </w:p>
    <w:p w14:paraId="4D51CABF" w14:textId="19BA34B3" w:rsidR="00AA16D3" w:rsidRPr="00BE3F87" w:rsidRDefault="00B91CCC" w:rsidP="00AA16D3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1" w:name="_Toc95037000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1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AA16D3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AA16D3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AA16D3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1"/>
    </w:p>
    <w:p w14:paraId="10DC80DE" w14:textId="173CBAEE" w:rsidR="00DA7686" w:rsidRPr="00DA7686" w:rsidRDefault="00AA16D3" w:rsidP="00DA7686">
      <w:pPr>
        <w:bidi/>
        <w:jc w:val="both"/>
        <w:rPr>
          <w:rFonts w:cs="B Lotus"/>
          <w:sz w:val="28"/>
          <w:szCs w:val="28"/>
        </w:rPr>
      </w:pPr>
      <w:r>
        <w:rPr>
          <w:rtl/>
          <w:lang w:val="en-US" w:bidi="fa-IR"/>
        </w:rPr>
        <w:tab/>
      </w:r>
      <w:r w:rsidR="0014535D"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14535D"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14535D"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="0014535D"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="0014535D"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="0014535D" w:rsidRPr="006E32F4">
        <w:rPr>
          <w:rFonts w:cs="B Lotus" w:hint="cs"/>
          <w:sz w:val="28"/>
          <w:szCs w:val="28"/>
          <w:rtl/>
        </w:rPr>
        <w:t>(سالم)، 1489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14535D"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="0014535D"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14535D" w:rsidRPr="006E32F4">
        <w:rPr>
          <w:rFonts w:cs="B Lotus" w:hint="cs"/>
          <w:sz w:val="28"/>
          <w:szCs w:val="28"/>
          <w:rtl/>
        </w:rPr>
        <w:t>کتا</w:t>
      </w:r>
      <w:r w:rsidR="00CB10BA">
        <w:rPr>
          <w:rFonts w:cs="B Lotus" w:hint="cs"/>
          <w:sz w:val="28"/>
          <w:szCs w:val="28"/>
          <w:rtl/>
        </w:rPr>
        <w:t>ب‌</w:t>
      </w:r>
      <w:r w:rsidR="0014535D" w:rsidRPr="006E32F4">
        <w:rPr>
          <w:rFonts w:cs="B Lotus" w:hint="cs"/>
          <w:sz w:val="28"/>
          <w:szCs w:val="28"/>
          <w:rtl/>
        </w:rPr>
        <w:t xml:space="preserve">خانه </w:t>
      </w:r>
      <w:r w:rsidR="0014535D" w:rsidRPr="006E32F4">
        <w:rPr>
          <w:rFonts w:cs="B Lotus"/>
          <w:sz w:val="28"/>
          <w:szCs w:val="28"/>
        </w:rPr>
        <w:t>Kegg</w:t>
      </w:r>
      <w:r w:rsidR="00CB10BA">
        <w:rPr>
          <w:rStyle w:val="FootnoteReference"/>
          <w:rFonts w:cs="B Lotus"/>
          <w:sz w:val="28"/>
          <w:szCs w:val="28"/>
        </w:rPr>
        <w:footnoteReference w:id="6"/>
      </w:r>
      <w:r w:rsidR="0014535D"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="0014535D" w:rsidRPr="006E32F4">
        <w:rPr>
          <w:rFonts w:cs="B Lotus" w:hint="cs"/>
          <w:sz w:val="28"/>
          <w:szCs w:val="28"/>
          <w:rtl/>
        </w:rPr>
        <w:t xml:space="preserve"> که با مقدار </w:t>
      </w:r>
      <w:r w:rsidR="0014535D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4535D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4535D" w:rsidRPr="006E32F4">
        <w:rPr>
          <w:rFonts w:cs="B Lotus"/>
          <w:sz w:val="28"/>
          <w:szCs w:val="28"/>
        </w:rPr>
        <w:t>al</w:t>
      </w:r>
      <w:r w:rsidR="0014535D"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 تقسیم </w:t>
      </w:r>
      <w:r w:rsidR="0014535D" w:rsidRPr="006E32F4">
        <w:rPr>
          <w:rFonts w:cs="B Lotus"/>
          <w:sz w:val="28"/>
          <w:szCs w:val="28"/>
          <w:rtl/>
        </w:rPr>
        <w:t xml:space="preserve">سلول است که شامل خود فرآیند تقسیم سلول، فرآیند رونویسی </w:t>
      </w:r>
      <w:r w:rsidR="0014535D" w:rsidRPr="006E32F4">
        <w:rPr>
          <w:rFonts w:cs="B Lotus"/>
          <w:sz w:val="28"/>
          <w:szCs w:val="28"/>
        </w:rPr>
        <w:t>DNA</w:t>
      </w:r>
      <w:r w:rsidR="0014535D" w:rsidRPr="006E32F4">
        <w:rPr>
          <w:rFonts w:cs="B Lotus"/>
          <w:sz w:val="28"/>
          <w:szCs w:val="28"/>
          <w:rtl/>
        </w:rPr>
        <w:t xml:space="preserve"> و همچنین فرآیند غلط گیری از رونویسی </w:t>
      </w:r>
      <w:r w:rsidR="0014535D" w:rsidRPr="006E32F4">
        <w:rPr>
          <w:rFonts w:cs="B Lotus"/>
          <w:sz w:val="28"/>
          <w:szCs w:val="28"/>
        </w:rPr>
        <w:t>DNA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4535D" w:rsidRPr="006E32F4">
        <w:rPr>
          <w:rFonts w:cs="B Lotus"/>
          <w:sz w:val="28"/>
          <w:szCs w:val="28"/>
          <w:rtl/>
        </w:rPr>
        <w:t xml:space="preserve">باشد؛ این موارد شامل </w:t>
      </w:r>
      <w:r w:rsidR="0014535D" w:rsidRPr="006E32F4">
        <w:rPr>
          <w:rFonts w:cs="B Lotus"/>
          <w:sz w:val="28"/>
          <w:szCs w:val="28"/>
        </w:rPr>
        <w:t>Cell Cycle</w:t>
      </w:r>
      <w:r w:rsidR="001B0DC1" w:rsidRPr="006E32F4">
        <w:rPr>
          <w:rFonts w:cs="B Lotus"/>
          <w:sz w:val="28"/>
          <w:szCs w:val="28"/>
          <w:rtl/>
        </w:rPr>
        <w:t xml:space="preserve"> ،</w:t>
      </w:r>
      <w:r w:rsidR="006E32F4" w:rsidRPr="006E32F4">
        <w:rPr>
          <w:rFonts w:cs="B Lotus"/>
          <w:sz w:val="28"/>
          <w:szCs w:val="28"/>
          <w:rtl/>
        </w:rPr>
        <w:t xml:space="preserve"> </w:t>
      </w:r>
      <w:r w:rsidR="0014535D" w:rsidRPr="006E32F4">
        <w:rPr>
          <w:rFonts w:cs="B Lotus"/>
          <w:sz w:val="28"/>
          <w:szCs w:val="28"/>
        </w:rPr>
        <w:t xml:space="preserve"> </w:t>
      </w:r>
      <w:r w:rsidR="00BF6DCE" w:rsidRPr="006E32F4">
        <w:rPr>
          <w:rFonts w:cs="B Lotus"/>
          <w:sz w:val="28"/>
          <w:szCs w:val="28"/>
        </w:rPr>
        <w:t>DNA Replication</w:t>
      </w:r>
      <w:r w:rsidR="001B0DC1" w:rsidRPr="006E32F4">
        <w:rPr>
          <w:rFonts w:cs="B Lotus"/>
          <w:sz w:val="28"/>
          <w:szCs w:val="28"/>
          <w:rtl/>
        </w:rPr>
        <w:t>،</w:t>
      </w:r>
      <w:r w:rsidR="00BF6DCE" w:rsidRPr="006E32F4">
        <w:rPr>
          <w:rFonts w:cs="B Lotus"/>
          <w:sz w:val="28"/>
          <w:szCs w:val="28"/>
        </w:rPr>
        <w:t xml:space="preserve"> Fanconi anemia pathway</w:t>
      </w:r>
      <w:r w:rsidR="00BF6DCE" w:rsidRPr="006E32F4">
        <w:rPr>
          <w:rFonts w:cs="B Lotus"/>
          <w:sz w:val="28"/>
          <w:szCs w:val="28"/>
          <w:rtl/>
        </w:rPr>
        <w:t xml:space="preserve"> ، </w:t>
      </w:r>
      <w:r w:rsidR="00BF6DCE" w:rsidRPr="006E32F4">
        <w:rPr>
          <w:rFonts w:cs="B Lotus"/>
          <w:sz w:val="28"/>
          <w:szCs w:val="28"/>
        </w:rPr>
        <w:t>Mismatch repair</w:t>
      </w:r>
      <w:r w:rsidR="00BF6DCE" w:rsidRPr="006E32F4">
        <w:rPr>
          <w:rFonts w:cs="B Lotus"/>
          <w:sz w:val="28"/>
          <w:szCs w:val="28"/>
          <w:rtl/>
        </w:rPr>
        <w:t xml:space="preserve"> </w:t>
      </w:r>
      <w:r w:rsidR="001B0DC1" w:rsidRPr="006E32F4">
        <w:rPr>
          <w:rFonts w:cs="B Lotus"/>
          <w:sz w:val="28"/>
          <w:szCs w:val="28"/>
          <w:rtl/>
        </w:rPr>
        <w:t>را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توان نام برد که همه در ارتباط با شروع</w:t>
      </w:r>
      <w:r w:rsidR="00F168D2">
        <w:rPr>
          <w:rFonts w:cs="B Lotus" w:hint="cs"/>
          <w:sz w:val="28"/>
          <w:szCs w:val="28"/>
          <w:rtl/>
        </w:rPr>
        <w:t xml:space="preserve"> و ادامه</w:t>
      </w:r>
      <w:r w:rsidR="001B0DC1" w:rsidRPr="006E32F4">
        <w:rPr>
          <w:rFonts w:cs="B Lotus"/>
          <w:sz w:val="28"/>
          <w:szCs w:val="28"/>
          <w:rtl/>
        </w:rPr>
        <w:t xml:space="preserve"> فرآیند تکثیر سلول هستند.</w:t>
      </w:r>
      <w:r w:rsidR="00F168D2">
        <w:rPr>
          <w:rFonts w:cs="B Lotus" w:hint="cs"/>
          <w:sz w:val="28"/>
          <w:szCs w:val="28"/>
          <w:rtl/>
        </w:rPr>
        <w:t xml:space="preserve"> (جدول2 </w:t>
      </w:r>
      <w:r w:rsidR="00DA7686">
        <w:rPr>
          <w:rFonts w:cs="B Lotus" w:hint="cs"/>
          <w:sz w:val="28"/>
          <w:szCs w:val="28"/>
          <w:rtl/>
        </w:rPr>
        <w:t xml:space="preserve">شامل 13 مورد از کمترین </w:t>
      </w:r>
      <w:r w:rsidR="00DA7686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A7686">
        <w:rPr>
          <w:rFonts w:cs="B Lotus" w:hint="cs"/>
          <w:sz w:val="28"/>
          <w:szCs w:val="28"/>
          <w:rtl/>
          <w:lang w:val="en-US" w:bidi="fa-IR"/>
        </w:rPr>
        <w:t>یافته شده در قسمت قب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A7686">
        <w:rPr>
          <w:rFonts w:cs="B Lotus" w:hint="cs"/>
          <w:sz w:val="28"/>
          <w:szCs w:val="28"/>
          <w:rtl/>
          <w:lang w:val="en-US" w:bidi="fa-IR"/>
        </w:rPr>
        <w:t>باشد.</w:t>
      </w:r>
      <w:r w:rsidR="00F168D2">
        <w:rPr>
          <w:rFonts w:cs="B Lotus" w:hint="cs"/>
          <w:sz w:val="28"/>
          <w:szCs w:val="28"/>
          <w:rtl/>
        </w:rPr>
        <w:t>)</w:t>
      </w:r>
      <w:r w:rsidR="001B0DC1" w:rsidRPr="006E32F4">
        <w:rPr>
          <w:rFonts w:cs="B Lotus"/>
          <w:sz w:val="28"/>
          <w:szCs w:val="28"/>
          <w:rtl/>
        </w:rPr>
        <w:t xml:space="preserve"> ایجاد جهش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در ژن</w:t>
      </w:r>
      <w:r w:rsidR="000C4034">
        <w:rPr>
          <w:rFonts w:cs="B Lotus"/>
          <w:sz w:val="28"/>
          <w:szCs w:val="28"/>
          <w:rtl/>
        </w:rPr>
        <w:t xml:space="preserve">‌هایی </w:t>
      </w:r>
      <w:r w:rsidR="001B0DC1" w:rsidRPr="006E32F4">
        <w:rPr>
          <w:rFonts w:cs="B Lotus"/>
          <w:sz w:val="28"/>
          <w:szCs w:val="28"/>
          <w:rtl/>
        </w:rPr>
        <w:t>که این فرآیند</w:t>
      </w:r>
      <w:r w:rsidR="000C4034">
        <w:rPr>
          <w:rFonts w:cs="B Lotus"/>
          <w:sz w:val="28"/>
          <w:szCs w:val="28"/>
          <w:rtl/>
        </w:rPr>
        <w:t xml:space="preserve">‌ها </w:t>
      </w:r>
      <w:r w:rsidR="001B0DC1" w:rsidRPr="006E32F4">
        <w:rPr>
          <w:rFonts w:cs="B Lotus"/>
          <w:sz w:val="28"/>
          <w:szCs w:val="28"/>
          <w:rtl/>
        </w:rPr>
        <w:t>را کنترل و مدیریت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کنند باعث بروز خطا در تکثیر سلول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شود. همچنین از جمله مواردی که در </w:t>
      </w:r>
      <w:r w:rsidR="001B0DC1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به دست آمده وجود دارد </w:t>
      </w:r>
      <w:r w:rsidR="001B0DC1" w:rsidRPr="006E32F4">
        <w:rPr>
          <w:rFonts w:cs="B Lotus"/>
          <w:sz w:val="28"/>
          <w:szCs w:val="28"/>
        </w:rPr>
        <w:t>p53</w:t>
      </w:r>
      <w:r w:rsidR="001B0DC1" w:rsidRPr="006E32F4">
        <w:rPr>
          <w:rFonts w:cs="B Lotus"/>
          <w:sz w:val="28"/>
          <w:szCs w:val="28"/>
          <w:rtl/>
        </w:rPr>
        <w:t xml:space="preserve"> است که یکی از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مهم کنترل کننده و جلوگیری کننده از سرط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 xml:space="preserve">باشد، با توجه به </w:t>
      </w:r>
      <w:r w:rsidR="001B0DC1" w:rsidRPr="006E32F4">
        <w:rPr>
          <w:rFonts w:cs="B Lotus"/>
          <w:sz w:val="28"/>
          <w:szCs w:val="28"/>
        </w:rPr>
        <w:t>adj.</w:t>
      </w:r>
      <w:r w:rsidR="006E32F4" w:rsidRPr="006E32F4">
        <w:rPr>
          <w:rFonts w:cs="B Lotus"/>
          <w:sz w:val="28"/>
          <w:szCs w:val="28"/>
        </w:rPr>
        <w:t>P</w:t>
      </w:r>
      <w:r w:rsidR="001B0DC1" w:rsidRPr="006E32F4">
        <w:rPr>
          <w:rFonts w:cs="B Lotus"/>
          <w:sz w:val="28"/>
          <w:szCs w:val="28"/>
        </w:rPr>
        <w:t>.</w:t>
      </w:r>
      <w:r w:rsidR="006E32F4" w:rsidRPr="006E32F4">
        <w:rPr>
          <w:rFonts w:cs="B Lotus"/>
          <w:sz w:val="28"/>
          <w:szCs w:val="28"/>
        </w:rPr>
        <w:t>V</w:t>
      </w:r>
      <w:r w:rsidR="001B0DC1" w:rsidRPr="006E32F4">
        <w:rPr>
          <w:rFonts w:cs="B Lotus"/>
          <w:sz w:val="28"/>
          <w:szCs w:val="28"/>
        </w:rPr>
        <w:t>al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نشا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1B0DC1" w:rsidRPr="006E32F4">
        <w:rPr>
          <w:rFonts w:cs="B Lotus"/>
          <w:sz w:val="28"/>
          <w:szCs w:val="28"/>
          <w:rtl/>
        </w:rPr>
        <w:t>دهد ژن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>به دست آمده بر روی عملکرد این ژن موثر بوده و باعث بروز عملکرد نادرست این ژن شده و در نتیجه آن یکی از مکانیزم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1B0DC1" w:rsidRPr="006E32F4">
        <w:rPr>
          <w:rFonts w:cs="B Lotus"/>
          <w:sz w:val="28"/>
          <w:szCs w:val="28"/>
          <w:rtl/>
        </w:rPr>
        <w:t xml:space="preserve">مهم دفاعی سلول در مقابل سرطانی شدن خود دچار مشکل جدی </w:t>
      </w:r>
      <w:r w:rsidR="000C4034">
        <w:rPr>
          <w:rFonts w:cs="B Lotus"/>
          <w:sz w:val="28"/>
          <w:szCs w:val="28"/>
          <w:rtl/>
        </w:rPr>
        <w:t>شده‌است</w:t>
      </w:r>
      <w:r w:rsidR="001B0DC1" w:rsidRPr="006E32F4">
        <w:rPr>
          <w:rFonts w:cs="B Lotus"/>
          <w:sz w:val="28"/>
          <w:szCs w:val="28"/>
          <w:rtl/>
        </w:rPr>
        <w:t>.</w:t>
      </w:r>
      <w:r w:rsidR="006E32F4" w:rsidRPr="006E32F4">
        <w:rPr>
          <w:rFonts w:cs="B Lotus"/>
          <w:sz w:val="28"/>
          <w:szCs w:val="28"/>
          <w:rtl/>
        </w:rPr>
        <w:t xml:space="preserve"> از دیگر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وثر یافته شده فرآیند اشتباه رونویسی در سرطان</w:t>
      </w:r>
      <w:r w:rsidR="007F3460">
        <w:rPr>
          <w:rStyle w:val="FootnoteReference"/>
          <w:rFonts w:cs="B Lotus"/>
          <w:sz w:val="28"/>
          <w:szCs w:val="28"/>
          <w:rtl/>
        </w:rPr>
        <w:footnoteReference w:id="7"/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باشد که باعث بروز خطا در عملکرد فاکتور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F168D2">
        <w:rPr>
          <w:rFonts w:cs="B Lotus" w:hint="cs"/>
          <w:sz w:val="28"/>
          <w:szCs w:val="28"/>
          <w:rtl/>
        </w:rPr>
        <w:t>رونویسی</w:t>
      </w:r>
      <w:r w:rsidR="006E32F4" w:rsidRPr="006E32F4">
        <w:rPr>
          <w:rFonts w:cs="B Lotus"/>
          <w:sz w:val="28"/>
          <w:szCs w:val="28"/>
          <w:rtl/>
        </w:rPr>
        <w:t xml:space="preserve"> و کنترل کننده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آن</w:t>
      </w:r>
      <w:r w:rsidR="000C4034">
        <w:rPr>
          <w:rFonts w:cs="B Lotus"/>
          <w:sz w:val="28"/>
          <w:szCs w:val="28"/>
          <w:rtl/>
        </w:rPr>
        <w:t xml:space="preserve"> می‌</w:t>
      </w:r>
      <w:r w:rsidR="006E32F4" w:rsidRPr="006E32F4">
        <w:rPr>
          <w:rFonts w:cs="B Lotus"/>
          <w:sz w:val="28"/>
          <w:szCs w:val="28"/>
          <w:rtl/>
        </w:rPr>
        <w:t>شود</w:t>
      </w:r>
      <w:r w:rsidR="00587B18">
        <w:rPr>
          <w:rFonts w:cs="B Lotus" w:hint="cs"/>
          <w:sz w:val="28"/>
          <w:szCs w:val="28"/>
          <w:rtl/>
        </w:rPr>
        <w:t xml:space="preserve">، در این مورد در </w:t>
      </w:r>
      <w:r w:rsidR="00587B18">
        <w:rPr>
          <w:rFonts w:cs="B Lotus"/>
          <w:sz w:val="28"/>
          <w:szCs w:val="28"/>
          <w:lang w:val="en-US"/>
        </w:rPr>
        <w:t>AML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جهش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587B18">
        <w:rPr>
          <w:rFonts w:cs="B Lotus" w:hint="cs"/>
          <w:sz w:val="28"/>
          <w:szCs w:val="28"/>
          <w:rtl/>
          <w:lang w:val="en-US" w:bidi="fa-IR"/>
        </w:rPr>
        <w:t>انجام شده در برخی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از جمله </w:t>
      </w:r>
      <w:r w:rsidR="00587B18">
        <w:rPr>
          <w:rFonts w:cs="B Lotus"/>
          <w:sz w:val="28"/>
          <w:szCs w:val="28"/>
          <w:lang w:val="en-US" w:bidi="fa-IR"/>
        </w:rPr>
        <w:t>IL3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 w:rsidR="00587B18">
        <w:rPr>
          <w:rFonts w:cs="B Lotus"/>
          <w:sz w:val="28"/>
          <w:szCs w:val="28"/>
          <w:lang w:val="en-US" w:bidi="fa-IR"/>
        </w:rPr>
        <w:t>MPO</w:t>
      </w:r>
      <w:r w:rsidR="00587B18">
        <w:rPr>
          <w:rFonts w:cs="B Lotus" w:hint="cs"/>
          <w:sz w:val="28"/>
          <w:szCs w:val="28"/>
          <w:rtl/>
          <w:lang w:val="en-US" w:bidi="fa-IR"/>
        </w:rPr>
        <w:t xml:space="preserve"> باعث خطا در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587B18">
        <w:rPr>
          <w:rFonts w:cs="B Lotus" w:hint="cs"/>
          <w:sz w:val="28"/>
          <w:szCs w:val="28"/>
          <w:rtl/>
          <w:lang w:val="en-US" w:bidi="fa-IR"/>
        </w:rPr>
        <w:t>جم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587B18">
        <w:rPr>
          <w:rFonts w:cs="B Lotus" w:hint="cs"/>
          <w:sz w:val="28"/>
          <w:szCs w:val="28"/>
          <w:rtl/>
          <w:lang w:val="en-US" w:bidi="fa-IR"/>
        </w:rPr>
        <w:t>شود.(شکل12-قسمت سمت چپ بالا)</w:t>
      </w:r>
      <w:r w:rsidR="006E32F4" w:rsidRPr="006E32F4">
        <w:rPr>
          <w:rFonts w:cs="B Lotus"/>
          <w:sz w:val="28"/>
          <w:szCs w:val="28"/>
          <w:rtl/>
        </w:rPr>
        <w:t xml:space="preserve"> (تصاویر برخی از </w:t>
      </w:r>
      <w:r w:rsidR="006E32F4" w:rsidRPr="006E32F4">
        <w:rPr>
          <w:rFonts w:cs="B Lotus"/>
          <w:sz w:val="28"/>
          <w:szCs w:val="28"/>
        </w:rPr>
        <w:t>pathway</w:t>
      </w:r>
      <w:r w:rsidR="000C4034">
        <w:rPr>
          <w:rFonts w:cs="B Lotus"/>
          <w:sz w:val="28"/>
          <w:szCs w:val="28"/>
          <w:rtl/>
        </w:rPr>
        <w:t xml:space="preserve">‌های </w:t>
      </w:r>
      <w:r w:rsidR="006E32F4" w:rsidRPr="006E32F4">
        <w:rPr>
          <w:rFonts w:cs="B Lotus"/>
          <w:sz w:val="28"/>
          <w:szCs w:val="28"/>
          <w:rtl/>
        </w:rPr>
        <w:t>مهم نام برده شده</w:t>
      </w:r>
      <w:r w:rsidR="00587B18">
        <w:rPr>
          <w:rFonts w:cs="B Lotus" w:hint="cs"/>
          <w:sz w:val="28"/>
          <w:szCs w:val="28"/>
          <w:rtl/>
        </w:rPr>
        <w:t xml:space="preserve"> در</w:t>
      </w:r>
      <w:r w:rsidR="007F3460">
        <w:rPr>
          <w:rFonts w:cs="B Lotus" w:hint="cs"/>
          <w:sz w:val="28"/>
          <w:szCs w:val="28"/>
          <w:rtl/>
        </w:rPr>
        <w:t xml:space="preserve"> دایرکتوری </w:t>
      </w:r>
      <w:r w:rsidR="007F3460">
        <w:rPr>
          <w:rFonts w:cs="B Lotus"/>
          <w:sz w:val="28"/>
          <w:szCs w:val="28"/>
          <w:lang w:val="en-US"/>
        </w:rPr>
        <w:t>result/pathways</w:t>
      </w:r>
      <w:r w:rsidR="00A067C1">
        <w:rPr>
          <w:rFonts w:cs="B Lotus"/>
          <w:sz w:val="28"/>
          <w:szCs w:val="28"/>
          <w:lang w:val="en-US"/>
        </w:rPr>
        <w:t>/amu</w:t>
      </w:r>
      <w:r w:rsidR="007F3460" w:rsidRPr="006E32F4">
        <w:rPr>
          <w:rFonts w:cs="B Lotus"/>
          <w:sz w:val="28"/>
          <w:szCs w:val="28"/>
          <w:rtl/>
        </w:rPr>
        <w:t xml:space="preserve"> ضمیمه </w:t>
      </w:r>
      <w:r w:rsidR="000C4034">
        <w:rPr>
          <w:rFonts w:cs="B Lotus"/>
          <w:sz w:val="28"/>
          <w:szCs w:val="28"/>
          <w:rtl/>
        </w:rPr>
        <w:t>شده‌است</w:t>
      </w:r>
      <w:r w:rsidR="007F3460" w:rsidRPr="006E32F4">
        <w:rPr>
          <w:rFonts w:cs="B Lotus"/>
          <w:sz w:val="28"/>
          <w:szCs w:val="28"/>
          <w:rtl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1"/>
        <w:gridCol w:w="1281"/>
        <w:gridCol w:w="1486"/>
        <w:gridCol w:w="1013"/>
        <w:gridCol w:w="1428"/>
      </w:tblGrid>
      <w:tr w:rsidR="00DA7686" w:rsidRPr="00DA7686" w14:paraId="250B57CF" w14:textId="77777777" w:rsidTr="00DA7686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59960A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1DF69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8A6F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9E5520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87C0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F22F3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DA7686" w:rsidRPr="00DA7686" w14:paraId="62F4E6B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34647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EC8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60A03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6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F33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7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3AC9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51033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5.87</w:t>
            </w:r>
          </w:p>
        </w:tc>
      </w:tr>
      <w:tr w:rsidR="00DA7686" w:rsidRPr="00DA7686" w14:paraId="16ACC2C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44BC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E4ED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223C8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79056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CFF0C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691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7.1</w:t>
            </w:r>
          </w:p>
        </w:tc>
      </w:tr>
      <w:tr w:rsidR="00DA7686" w:rsidRPr="00DA7686" w14:paraId="48E2CE6A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B889F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92458A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anconi anemia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82939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1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64637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47B54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131D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22</w:t>
            </w:r>
          </w:p>
        </w:tc>
      </w:tr>
      <w:tr w:rsidR="00DA7686" w:rsidRPr="00DA7686" w14:paraId="2E9AE13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159E4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54B4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53 signaling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6B6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7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91F55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7E518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0B0A6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35</w:t>
            </w:r>
          </w:p>
        </w:tc>
      </w:tr>
      <w:tr w:rsidR="00DA7686" w:rsidRPr="00DA7686" w14:paraId="640A541F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BEE5F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9905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yrimidine metabolis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7368B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8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53223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57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133A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870CF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6</w:t>
            </w:r>
          </w:p>
        </w:tc>
      </w:tr>
      <w:tr w:rsidR="00DA7686" w:rsidRPr="00DA7686" w14:paraId="45C9607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4A20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C11BF0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nscriptional misregulation in 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9AC0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3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8E98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7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938BE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69F42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19</w:t>
            </w:r>
          </w:p>
        </w:tc>
      </w:tr>
      <w:tr w:rsidR="00DA7686" w:rsidRPr="00DA7686" w14:paraId="621A546C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86108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3471A5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smatch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88AAE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ECF07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9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D26C2A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8C4AB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6</w:t>
            </w:r>
          </w:p>
        </w:tc>
      </w:tr>
      <w:tr w:rsidR="00DA7686" w:rsidRPr="00DA7686" w14:paraId="61718798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25913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FFC76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gesterone-mediated oocyte matur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C517C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4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2E101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4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D658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BE372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.71</w:t>
            </w:r>
          </w:p>
        </w:tc>
      </w:tr>
      <w:tr w:rsidR="00DA7686" w:rsidRPr="00DA7686" w14:paraId="5A8B368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6BC3B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0E441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ocyte meio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16D19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34FF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4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5FA88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1D9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88</w:t>
            </w:r>
          </w:p>
        </w:tc>
      </w:tr>
      <w:tr w:rsidR="00DA7686" w:rsidRPr="00DA7686" w14:paraId="7ABCD48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75F57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D149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se excision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FA63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5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68F81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01FE8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8DF35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.28</w:t>
            </w:r>
          </w:p>
        </w:tc>
      </w:tr>
      <w:tr w:rsidR="00DA7686" w:rsidRPr="00DA7686" w14:paraId="3FB852DD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311D6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4299DE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atopoietic cell line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15A721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B9496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42830F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AAB396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.08</w:t>
            </w:r>
          </w:p>
        </w:tc>
      </w:tr>
      <w:tr w:rsidR="00DA7686" w:rsidRPr="00DA7686" w14:paraId="1DD67204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4FCC2B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845F8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uman T-cell leukemia virus 1 infec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810558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B70165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D664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9322C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4</w:t>
            </w:r>
          </w:p>
        </w:tc>
      </w:tr>
      <w:tr w:rsidR="00DA7686" w:rsidRPr="00DA7686" w14:paraId="1EF627A0" w14:textId="77777777" w:rsidTr="00DA7686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E0C77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1DD8D" w14:textId="77777777" w:rsidR="00DA7686" w:rsidRPr="00DA7686" w:rsidRDefault="00DA7686" w:rsidP="00DA768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senesce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AD4D94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2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5FB10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8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FD558D" w14:textId="77777777" w:rsidR="00DA7686" w:rsidRPr="00DA7686" w:rsidRDefault="00DA7686" w:rsidP="00DA7686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C7D9AA" w14:textId="77777777" w:rsidR="00DA7686" w:rsidRPr="00DA7686" w:rsidRDefault="00DA7686" w:rsidP="00DA7686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DA7686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49</w:t>
            </w:r>
          </w:p>
        </w:tc>
      </w:tr>
    </w:tbl>
    <w:p w14:paraId="30653CD1" w14:textId="0AAF0BC4" w:rsidR="00DA7686" w:rsidRPr="00DA7686" w:rsidRDefault="00DA7686" w:rsidP="00A067C1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</w:rPr>
        <w:sectPr w:rsidR="00DA7686" w:rsidRPr="00DA7686" w:rsidSect="00E40A12">
          <w:footerReference w:type="default" r:id="rId31"/>
          <w:footnotePr>
            <w:numRestart w:val="eachPage"/>
          </w:footnotePr>
          <w:pgSz w:w="11906" w:h="16838" w:code="9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3545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2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مجموعه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ز مرتبط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‌تر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pathway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ا ژن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افزا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ش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فته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سلول</w:t>
      </w:r>
      <w:r w:rsidR="000C4034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DA7686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DA7686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کتاب‌خانه 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Kegg</w:t>
      </w:r>
      <w:r w:rsidRPr="00DA7686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</w:p>
    <w:p w14:paraId="36DAE542" w14:textId="5B4C4FC7" w:rsidR="007F3460" w:rsidRDefault="007F3460" w:rsidP="00587B18">
      <w:pPr>
        <w:bidi/>
        <w:jc w:val="both"/>
        <w:rPr>
          <w:rFonts w:cs="B Lotus"/>
          <w:sz w:val="28"/>
          <w:szCs w:val="28"/>
          <w:rtl/>
        </w:rPr>
        <w:sectPr w:rsidR="007F3460" w:rsidSect="007F3460">
          <w:footnotePr>
            <w:numRestart w:val="eachPage"/>
          </w:footnotePr>
          <w:type w:val="continuous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FF270E4" w14:textId="0E6A5F52" w:rsidR="00810D37" w:rsidRPr="00CB10BA" w:rsidRDefault="00CB10BA" w:rsidP="00A067C1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مشابه مقایسه بالا در کتاب‌خانه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Style w:val="FootnoteReference"/>
          <w:rFonts w:cs="B Lotus"/>
          <w:sz w:val="28"/>
          <w:szCs w:val="28"/>
          <w:lang w:val="en-US" w:bidi="fa-IR"/>
        </w:rPr>
        <w:footnoteReference w:id="8"/>
      </w:r>
      <w:r>
        <w:rPr>
          <w:rFonts w:cs="B Lotus" w:hint="cs"/>
          <w:sz w:val="28"/>
          <w:szCs w:val="28"/>
          <w:rtl/>
          <w:lang w:val="en-US" w:bidi="fa-IR"/>
        </w:rPr>
        <w:t xml:space="preserve"> نیز انجام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فایل جدول آن در دایرکتوری </w:t>
      </w:r>
      <w:r>
        <w:rPr>
          <w:rFonts w:cs="B Lotus"/>
          <w:sz w:val="28"/>
          <w:szCs w:val="28"/>
          <w:lang w:val="en-US" w:bidi="fa-IR"/>
        </w:rPr>
        <w:t>result/pathways</w:t>
      </w:r>
      <w:r w:rsidR="00A067C1">
        <w:rPr>
          <w:rFonts w:cs="B Lotus"/>
          <w:sz w:val="28"/>
          <w:szCs w:val="28"/>
          <w:lang w:val="en-US" w:bidi="fa-IR"/>
        </w:rPr>
        <w:t>/amu</w:t>
      </w:r>
      <w:r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sz w:val="28"/>
          <w:szCs w:val="28"/>
          <w:rtl/>
          <w:lang w:val="en-US" w:bidi="fa-IR"/>
        </w:rPr>
        <w:t>.</w:t>
      </w:r>
    </w:p>
    <w:p w14:paraId="03452AB1" w14:textId="199D6880" w:rsidR="00810D37" w:rsidRDefault="00A067C1" w:rsidP="00810D37">
      <w:pPr>
        <w:bidi/>
        <w:jc w:val="both"/>
        <w:rPr>
          <w:rFonts w:cs="B Lotus"/>
          <w:sz w:val="28"/>
          <w:szCs w:val="28"/>
        </w:rPr>
      </w:pPr>
      <w:r>
        <w:rPr>
          <w:rFonts w:cs="B Lotus" w:hint="cs"/>
          <w:noProof/>
          <w:sz w:val="28"/>
          <w:szCs w:val="28"/>
          <w:rtl/>
          <w:lang w:val="ar-SA"/>
        </w:rPr>
        <mc:AlternateContent>
          <mc:Choice Requires="wpg">
            <w:drawing>
              <wp:anchor distT="0" distB="0" distL="114300" distR="114300" simplePos="0" relativeHeight="251738112" behindDoc="0" locked="0" layoutInCell="1" allowOverlap="1" wp14:anchorId="571C4905" wp14:editId="13D0BC6C">
                <wp:simplePos x="0" y="0"/>
                <wp:positionH relativeFrom="column">
                  <wp:posOffset>199198</wp:posOffset>
                </wp:positionH>
                <wp:positionV relativeFrom="paragraph">
                  <wp:posOffset>337</wp:posOffset>
                </wp:positionV>
                <wp:extent cx="5287010" cy="4103652"/>
                <wp:effectExtent l="0" t="0" r="8890" b="0"/>
                <wp:wrapTight wrapText="bothSides">
                  <wp:wrapPolygon edited="0">
                    <wp:start x="0" y="0"/>
                    <wp:lineTo x="0" y="21460"/>
                    <wp:lineTo x="21558" y="21460"/>
                    <wp:lineTo x="21558" y="0"/>
                    <wp:lineTo x="0" y="0"/>
                  </wp:wrapPolygon>
                </wp:wrapTight>
                <wp:docPr id="60" name="Group 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87010" cy="4103652"/>
                          <a:chOff x="0" y="0"/>
                          <a:chExt cx="5287010" cy="4103652"/>
                        </a:xfrm>
                      </wpg:grpSpPr>
                      <pic:pic xmlns:pic="http://schemas.openxmlformats.org/drawingml/2006/picture">
                        <pic:nvPicPr>
                          <pic:cNvPr id="34" name="Picture 34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87010" cy="3540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9" name="Text Box 59"/>
                        <wps:cNvSpPr txBox="1"/>
                        <wps:spPr>
                          <a:xfrm>
                            <a:off x="0" y="3558822"/>
                            <a:ext cx="5287010" cy="5448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531DDF9" w14:textId="3672FB37" w:rsidR="00810D37" w:rsidRPr="007F3460" w:rsidRDefault="00810D37" w:rsidP="00810D37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</w:pPr>
                              <w:r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7F3460" w:rsidRPr="007F3460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7F3460" w:rsidRPr="007F3460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2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برخی از جهش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ی 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ه در اثر سرطان باعث ایجاد خطا در فرآیند رونویسی و کنترل آن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شود</w:t>
                              </w:r>
                              <w:r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سمت چپ بالا مربوط به </w:t>
                              </w:r>
                              <w:r w:rsidR="007F3460" w:rsidRPr="007F3460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="000C4034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‌</w:t>
                              </w:r>
                              <w:r w:rsidR="007F3460" w:rsidRPr="007F3460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71C4905" id="Group 60" o:spid="_x0000_s1081" style="position:absolute;left:0;text-align:left;margin-left:15.7pt;margin-top:.05pt;width:416.3pt;height:323.1pt;z-index:251738112" coordsize="52870,4103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">
                <v:shape id="Picture 34" o:spid="_x0000_s1082" type="#_x0000_t75" style="position:absolute;width:52870;height:354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">
                  <v:imagedata r:id="rId33" o:title=""/>
                </v:shape>
                <v:shape id="Text Box 59" o:spid="_x0000_s1083" type="#_x0000_t202" style="position:absolute;top:35588;width:52870;height:54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" stroked="f">
                  <v:textbox inset="0,0,0,0">
                    <w:txbxContent>
                      <w:p w14:paraId="2531DDF9" w14:textId="3672FB37" w:rsidR="00810D37" w:rsidRPr="007F3460" w:rsidRDefault="00810D37" w:rsidP="00810D37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</w:pPr>
                        <w:r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7F3460" w:rsidRPr="007F3460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7F3460" w:rsidRPr="007F3460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2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برخی از جهش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ی 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ه در اثر سرطان باعث ایجاد خطا در فرآیند رونویسی و کنترل آن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شود</w:t>
                        </w:r>
                        <w:r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سمت چپ بالا مربوط به </w:t>
                        </w:r>
                        <w:r w:rsidR="007F3460" w:rsidRPr="007F3460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="000C4034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‌</w:t>
                        </w:r>
                        <w:r w:rsidR="007F3460" w:rsidRPr="007F3460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065F0911" w14:textId="0B46CF3D" w:rsidR="00B91CCC" w:rsidRPr="00BE3F87" w:rsidRDefault="00B91CCC" w:rsidP="00B91CCC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2" w:name="_Toc95037001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2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</w:t>
      </w:r>
      <w:r w:rsidR="000C4034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‌اند</w:t>
      </w:r>
      <w:bookmarkEnd w:id="12"/>
    </w:p>
    <w:p w14:paraId="59012089" w14:textId="32A31DD6" w:rsidR="000C4034" w:rsidRDefault="00FD583B" w:rsidP="000C4034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6E32F4">
        <w:rPr>
          <w:rFonts w:cs="B Lotus" w:hint="cs"/>
          <w:sz w:val="28"/>
          <w:szCs w:val="28"/>
          <w:rtl/>
        </w:rPr>
        <w:t>با بررسی ژن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 w:rsidR="000C4034"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 w:rsidRPr="006E32F4">
        <w:rPr>
          <w:rFonts w:cs="B Lotus"/>
          <w:sz w:val="28"/>
          <w:szCs w:val="28"/>
        </w:rPr>
        <w:t>Monocytes</w:t>
      </w:r>
      <w:r w:rsidR="000C4034">
        <w:rPr>
          <w:rFonts w:cs="B Lotus" w:hint="cs"/>
          <w:sz w:val="28"/>
          <w:szCs w:val="28"/>
          <w:rtl/>
        </w:rPr>
        <w:t>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141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کتا</w:t>
      </w:r>
      <w:r>
        <w:rPr>
          <w:rFonts w:cs="B Lotus" w:hint="cs"/>
          <w:sz w:val="28"/>
          <w:szCs w:val="28"/>
          <w:rtl/>
        </w:rPr>
        <w:t>ب‌</w:t>
      </w:r>
      <w:r w:rsidRPr="006E32F4">
        <w:rPr>
          <w:rFonts w:cs="B Lotus" w:hint="cs"/>
          <w:sz w:val="28"/>
          <w:szCs w:val="28"/>
          <w:rtl/>
        </w:rPr>
        <w:t>خانه</w:t>
      </w:r>
      <w:r>
        <w:rPr>
          <w:rFonts w:cs="B Lotus" w:hint="cs"/>
          <w:sz w:val="28"/>
          <w:szCs w:val="28"/>
          <w:rtl/>
          <w:lang w:bidi="fa-IR"/>
        </w:rPr>
        <w:t xml:space="preserve"> </w:t>
      </w:r>
      <w:r>
        <w:rPr>
          <w:rFonts w:cs="B Lotus"/>
          <w:sz w:val="28"/>
          <w:szCs w:val="28"/>
          <w:lang w:val="en-US" w:bidi="fa-IR"/>
        </w:rPr>
        <w:t>Reactome</w:t>
      </w:r>
      <w:r w:rsidR="00157FB6">
        <w:rPr>
          <w:rStyle w:val="FootnoteReference"/>
          <w:rFonts w:cs="B Lotus"/>
          <w:sz w:val="28"/>
          <w:szCs w:val="28"/>
          <w:lang w:val="en-US" w:bidi="fa-IR"/>
        </w:rPr>
        <w:footnoteReference w:id="9"/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 یافته </w:t>
      </w:r>
      <w:r w:rsidR="000C4034"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</w:t>
      </w:r>
      <w:r w:rsidR="007727CE">
        <w:rPr>
          <w:rFonts w:cs="B Lotus" w:hint="cs"/>
          <w:sz w:val="28"/>
          <w:szCs w:val="28"/>
          <w:rtl/>
        </w:rPr>
        <w:t xml:space="preserve">همانگونه که در جدول3 مشخص است هر 8 مورد اول آن و بسیاری از موارد دیگر آن </w:t>
      </w:r>
      <w:r>
        <w:rPr>
          <w:rFonts w:cs="B Lotus" w:hint="cs"/>
          <w:sz w:val="28"/>
          <w:szCs w:val="28"/>
          <w:rtl/>
        </w:rPr>
        <w:t>مرتبط با عملکرد سیستم ایمنی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>
        <w:rPr>
          <w:rFonts w:cs="B Lotus" w:hint="cs"/>
          <w:sz w:val="28"/>
          <w:szCs w:val="28"/>
          <w:rtl/>
        </w:rPr>
        <w:t>باشد.</w:t>
      </w:r>
      <w:r w:rsidR="007727CE">
        <w:rPr>
          <w:rFonts w:cs="B Lotus" w:hint="cs"/>
          <w:sz w:val="28"/>
          <w:szCs w:val="28"/>
          <w:rtl/>
        </w:rPr>
        <w:t xml:space="preserve"> از عملکرد ذاتی سیستم ایمنی تا آنزیم</w:t>
      </w:r>
      <w:r w:rsidR="000C4034">
        <w:rPr>
          <w:rFonts w:cs="B Lotus" w:hint="cs"/>
          <w:sz w:val="28"/>
          <w:szCs w:val="28"/>
          <w:rtl/>
        </w:rPr>
        <w:t xml:space="preserve">‌هایی </w:t>
      </w:r>
      <w:r w:rsidR="007727CE">
        <w:rPr>
          <w:rFonts w:cs="B Lotus" w:hint="cs"/>
          <w:sz w:val="28"/>
          <w:szCs w:val="28"/>
          <w:rtl/>
        </w:rPr>
        <w:t>مثل کیناز و ... که عملکرد ماکروفاژ</w:t>
      </w:r>
      <w:r w:rsidR="000C4034">
        <w:rPr>
          <w:rFonts w:cs="B Lotus" w:hint="cs"/>
          <w:sz w:val="28"/>
          <w:szCs w:val="28"/>
          <w:rtl/>
        </w:rPr>
        <w:t xml:space="preserve">‌ها </w:t>
      </w:r>
      <w:r w:rsidR="007727CE">
        <w:rPr>
          <w:rFonts w:cs="B Lotus" w:hint="cs"/>
          <w:sz w:val="28"/>
          <w:szCs w:val="28"/>
          <w:rtl/>
        </w:rPr>
        <w:t>و سلول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>مختلف را تحت تاثیر قرار</w:t>
      </w:r>
      <w:r w:rsidR="000C4034">
        <w:rPr>
          <w:rFonts w:cs="B Lotus" w:hint="cs"/>
          <w:sz w:val="28"/>
          <w:szCs w:val="28"/>
          <w:rtl/>
        </w:rPr>
        <w:t xml:space="preserve"> می‌</w:t>
      </w:r>
      <w:r w:rsidR="007727CE">
        <w:rPr>
          <w:rFonts w:cs="B Lotus" w:hint="cs"/>
          <w:sz w:val="28"/>
          <w:szCs w:val="28"/>
          <w:rtl/>
        </w:rPr>
        <w:t>دهد تحت تاثیر ژن</w:t>
      </w:r>
      <w:r w:rsidR="000C4034">
        <w:rPr>
          <w:rFonts w:cs="B Lotus" w:hint="cs"/>
          <w:sz w:val="28"/>
          <w:szCs w:val="28"/>
          <w:rtl/>
        </w:rPr>
        <w:t xml:space="preserve">‌های </w:t>
      </w:r>
      <w:r w:rsidR="007727CE">
        <w:rPr>
          <w:rFonts w:cs="B Lotus" w:hint="cs"/>
          <w:sz w:val="28"/>
          <w:szCs w:val="28"/>
          <w:rtl/>
        </w:rPr>
        <w:t xml:space="preserve">یافته شده هستند و از مقادیر </w:t>
      </w:r>
      <w:r w:rsidR="007727CE">
        <w:rPr>
          <w:rFonts w:cs="B Lotus"/>
          <w:sz w:val="28"/>
          <w:szCs w:val="28"/>
          <w:lang w:val="en-US"/>
        </w:rPr>
        <w:t>adj.P.Va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توان فهمید که ارتباط بسیار زیادی با یکدیگر دارند. این ارتباط باعث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727CE">
        <w:rPr>
          <w:rFonts w:cs="B Lotus" w:hint="cs"/>
          <w:sz w:val="28"/>
          <w:szCs w:val="28"/>
          <w:rtl/>
          <w:lang w:val="en-US" w:bidi="fa-IR"/>
        </w:rPr>
        <w:t>شود در نتیجه کاه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7727CE">
        <w:rPr>
          <w:rFonts w:cs="B Lotus" w:hint="cs"/>
          <w:sz w:val="28"/>
          <w:szCs w:val="28"/>
          <w:rtl/>
          <w:lang w:val="en-US" w:bidi="fa-IR"/>
        </w:rPr>
        <w:t>، مشکلات جدی عملکردی در سیستم ایمنی ایجاد شده و در نتیجه نتواند فعالی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727CE">
        <w:rPr>
          <w:rFonts w:cs="B Lotus" w:hint="cs"/>
          <w:sz w:val="28"/>
          <w:szCs w:val="28"/>
          <w:rtl/>
          <w:lang w:val="en-US" w:bidi="fa-IR"/>
        </w:rPr>
        <w:t>غیرطبیعی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727CE">
        <w:rPr>
          <w:rFonts w:cs="B Lotus" w:hint="cs"/>
          <w:sz w:val="28"/>
          <w:szCs w:val="28"/>
          <w:rtl/>
          <w:lang w:val="en-US" w:bidi="fa-IR"/>
        </w:rPr>
        <w:t>را کنترل و مدیریت نماید.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>نمونه</w:t>
      </w:r>
      <w:r w:rsidR="000C4034">
        <w:rPr>
          <w:rFonts w:cs="B Lotus" w:hint="cs"/>
          <w:sz w:val="28"/>
          <w:szCs w:val="28"/>
          <w:rtl/>
          <w:lang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bidi="fa-IR"/>
        </w:rPr>
        <w:t xml:space="preserve">مختلفی از </w:t>
      </w:r>
      <w:r w:rsidR="000C4034" w:rsidRPr="00721CBB">
        <w:rPr>
          <w:rFonts w:cs="B Lotus"/>
          <w:sz w:val="28"/>
          <w:szCs w:val="28"/>
          <w:lang w:val="en-US" w:bidi="fa-IR"/>
        </w:rPr>
        <w:t>pathwa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سیستم ایمنی همانند شکل13 در دایرکتوری </w:t>
      </w:r>
      <w:r w:rsidR="000C4034" w:rsidRPr="00721CBB">
        <w:rPr>
          <w:rFonts w:cs="B Lotus"/>
          <w:sz w:val="28"/>
          <w:szCs w:val="28"/>
          <w:lang w:val="en-US" w:bidi="fa-IR"/>
        </w:rPr>
        <w:t>result/pathways/</w:t>
      </w:r>
      <w:r w:rsidR="000C4034">
        <w:rPr>
          <w:rFonts w:cs="B Lotus"/>
          <w:sz w:val="28"/>
          <w:szCs w:val="28"/>
          <w:lang w:val="en-US" w:bidi="fa-IR"/>
        </w:rPr>
        <w:t>amd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0C4034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C4034" w:rsidRPr="00721CBB">
        <w:rPr>
          <w:rFonts w:cs="B Lotus" w:hint="cs"/>
          <w:sz w:val="28"/>
          <w:szCs w:val="28"/>
          <w:rtl/>
          <w:lang w:val="en-US" w:bidi="fa-IR"/>
        </w:rPr>
        <w:t>.</w:t>
      </w:r>
    </w:p>
    <w:p w14:paraId="1732F4B8" w14:textId="36BC7269" w:rsidR="00F03E9F" w:rsidRDefault="00EE6D74" w:rsidP="00F03E9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noProof/>
          <w:rtl/>
          <w:lang w:val="ar-SA"/>
        </w:rPr>
        <mc:AlternateContent>
          <mc:Choice Requires="wpg">
            <w:drawing>
              <wp:anchor distT="0" distB="0" distL="114300" distR="114300" simplePos="0" relativeHeight="251742208" behindDoc="0" locked="0" layoutInCell="1" allowOverlap="1" wp14:anchorId="6D4C8F45" wp14:editId="49D92C89">
                <wp:simplePos x="0" y="0"/>
                <wp:positionH relativeFrom="column">
                  <wp:posOffset>-90170</wp:posOffset>
                </wp:positionH>
                <wp:positionV relativeFrom="paragraph">
                  <wp:posOffset>341630</wp:posOffset>
                </wp:positionV>
                <wp:extent cx="5731510" cy="3825875"/>
                <wp:effectExtent l="0" t="0" r="2540" b="3175"/>
                <wp:wrapTight wrapText="bothSides">
                  <wp:wrapPolygon edited="0">
                    <wp:start x="144" y="0"/>
                    <wp:lineTo x="144" y="16993"/>
                    <wp:lineTo x="10769" y="17208"/>
                    <wp:lineTo x="0" y="17854"/>
                    <wp:lineTo x="0" y="21510"/>
                    <wp:lineTo x="21538" y="21510"/>
                    <wp:lineTo x="21538" y="17854"/>
                    <wp:lineTo x="10769" y="17208"/>
                    <wp:lineTo x="21538" y="16993"/>
                    <wp:lineTo x="21466" y="0"/>
                    <wp:lineTo x="144" y="0"/>
                  </wp:wrapPolygon>
                </wp:wrapTight>
                <wp:docPr id="63" name="Group 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825875"/>
                          <a:chOff x="0" y="64198"/>
                          <a:chExt cx="5731529" cy="3826633"/>
                        </a:xfrm>
                      </wpg:grpSpPr>
                      <pic:pic xmlns:pic="http://schemas.openxmlformats.org/drawingml/2006/picture">
                        <pic:nvPicPr>
                          <pic:cNvPr id="61" name="Picture 6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415" b="4387"/>
                          <a:stretch/>
                        </pic:blipFill>
                        <pic:spPr bwMode="auto">
                          <a:xfrm>
                            <a:off x="24888" y="64198"/>
                            <a:ext cx="5706641" cy="30059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2" name="Text Box 62"/>
                        <wps:cNvSpPr txBox="1"/>
                        <wps:spPr>
                          <a:xfrm>
                            <a:off x="0" y="3237986"/>
                            <a:ext cx="5731510" cy="65284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FF0681" w14:textId="0E18420A" w:rsidR="00721CBB" w:rsidRPr="00721CBB" w:rsidRDefault="00721CBB" w:rsidP="00721CBB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721CBB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13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ت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صو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ز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pathway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س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ستم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ا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 w:hint="eastAsia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من</w:t>
                              </w:r>
                              <w:r w:rsidRPr="00721CB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(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Immune System Homo sapiens R-HSA-168256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) از </w:t>
                              </w:r>
                              <w:r w:rsidR="000A4BA3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bidi="fa-IR"/>
                                </w:rPr>
                                <w:t>Reactome</w:t>
                              </w:r>
                              <w:r w:rsidRPr="00721CBB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D4C8F45" id="Group 63" o:spid="_x0000_s1084" style="position:absolute;left:0;text-align:left;margin-left:-7.1pt;margin-top:26.9pt;width:451.3pt;height:301.25pt;z-index:251742208;mso-width-relative:margin;mso-height-relative:margin" coordorigin=",641" coordsize="57315,382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">
                <v:shape id="Picture 61" o:spid="_x0000_s1085" type="#_x0000_t75" style="position:absolute;left:248;top:641;width:57067;height:300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">
                  <v:imagedata r:id="rId35" o:title="" croptop="2238f" cropbottom="2875f"/>
                </v:shape>
                <v:shape id="Text Box 62" o:spid="_x0000_s1086" type="#_x0000_t202" style="position:absolute;top:32379;width:57315;height:65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dNX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" stroked="f">
                  <v:textbox style="mso-fit-shape-to-text:t" inset="0,0,0,0">
                    <w:txbxContent>
                      <w:p w14:paraId="62FF0681" w14:textId="0E18420A" w:rsidR="00721CBB" w:rsidRPr="00721CBB" w:rsidRDefault="00721CBB" w:rsidP="00721CBB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721CBB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13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ت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صو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ر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ز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pathway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س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ستم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ا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 w:hint="eastAsia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من</w:t>
                        </w:r>
                        <w:r w:rsidRPr="00721CB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(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Immune System Homo sapiens R-HSA-168256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) از </w:t>
                        </w:r>
                        <w:r w:rsidR="000A4BA3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bidi="fa-IR"/>
                          </w:rPr>
                          <w:t>Reactome</w:t>
                        </w:r>
                        <w:r w:rsidRPr="00721CBB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97"/>
        <w:gridCol w:w="1080"/>
        <w:gridCol w:w="1195"/>
        <w:gridCol w:w="832"/>
        <w:gridCol w:w="1235"/>
      </w:tblGrid>
      <w:tr w:rsidR="007727CE" w:rsidRPr="007727CE" w14:paraId="19111F6A" w14:textId="77777777" w:rsidTr="007727CE">
        <w:trPr>
          <w:trHeight w:val="4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5CC8D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39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A91DB4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96710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7B473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68578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1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FF3DA7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727CE" w:rsidRPr="007727CE" w14:paraId="7BB931E7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EED59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5B30A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e System Homo sapiens R-HSA-1682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3259A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0E-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A63F6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2E-40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DAFCD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22238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3.76</w:t>
            </w:r>
          </w:p>
        </w:tc>
      </w:tr>
      <w:tr w:rsidR="007727CE" w:rsidRPr="007727CE" w14:paraId="3D426B48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C588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9D7614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gamma signaling Homo sapiens R-HSA-8773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C7D6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0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7142F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E-2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2A87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12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A4BF0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8.37</w:t>
            </w:r>
          </w:p>
        </w:tc>
      </w:tr>
      <w:tr w:rsidR="007727CE" w:rsidRPr="007727CE" w14:paraId="54D8E015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A71E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0DFC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nate Immune System Homo sapiens R-HSA-1682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E65B0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6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3E945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1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CE09B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4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58E86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8.42</w:t>
            </w:r>
          </w:p>
        </w:tc>
      </w:tr>
      <w:tr w:rsidR="007727CE" w:rsidRPr="007727CE" w14:paraId="4BF21100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195A9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578A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Signaling in Immune system Homo sapiens R-HSA-12802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373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C97BC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6E-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9DD8A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E7A2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0.05</w:t>
            </w:r>
          </w:p>
        </w:tc>
      </w:tr>
      <w:tr w:rsidR="007727CE" w:rsidRPr="007727CE" w14:paraId="65C51982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83021F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F51FEC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Signaling Homo sapiens R-HSA-9135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D697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2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1990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D864FB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7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A6B6F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81</w:t>
            </w:r>
          </w:p>
        </w:tc>
      </w:tr>
      <w:tr w:rsidR="007727CE" w:rsidRPr="007727CE" w14:paraId="5B12F16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7087E3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9EC60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E01B4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3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446A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0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927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DCA78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24</w:t>
            </w:r>
          </w:p>
        </w:tc>
      </w:tr>
      <w:tr w:rsidR="007727CE" w:rsidRPr="007727CE" w14:paraId="6CB4B80C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C2F74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F485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 alpha/beta signaling Homo sapiens R-HSA-9097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7758615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0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A5AAE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6E-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9AEAAA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2947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2.97</w:t>
            </w:r>
          </w:p>
        </w:tc>
      </w:tr>
      <w:tr w:rsidR="007727CE" w:rsidRPr="007727CE" w14:paraId="47B5A11F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059B1E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CCA5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aptive Immune System Homo sapiens R-HSA-12802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8BD3A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7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43C2A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2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E51D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747AD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7.62</w:t>
            </w:r>
          </w:p>
        </w:tc>
      </w:tr>
      <w:tr w:rsidR="007727CE" w:rsidRPr="007727CE" w14:paraId="32679701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F303F8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EC158B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-Like Receptors Cascades Homo sapiens R-HSA-1688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031DD0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4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9B5D6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3E-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5AEBAC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0FE241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8.62</w:t>
            </w:r>
          </w:p>
        </w:tc>
      </w:tr>
      <w:tr w:rsidR="007727CE" w:rsidRPr="007727CE" w14:paraId="2623E9D9" w14:textId="77777777" w:rsidTr="007727C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18CE77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B5818D" w14:textId="77777777" w:rsidR="007727CE" w:rsidRPr="007727CE" w:rsidRDefault="007727CE" w:rsidP="007727C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 Like Receptor 4 (TLR4) Cascade Homo sapiens R-HSA-1660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7BB49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8E126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2E-0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822B92" w14:textId="77777777" w:rsidR="007727CE" w:rsidRPr="007727CE" w:rsidRDefault="007727CE" w:rsidP="007727C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CE65CB" w14:textId="77777777" w:rsidR="007727CE" w:rsidRPr="007727CE" w:rsidRDefault="007727CE" w:rsidP="007727CE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727C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0.48</w:t>
            </w:r>
          </w:p>
        </w:tc>
      </w:tr>
    </w:tbl>
    <w:p w14:paraId="3DDC3772" w14:textId="3FBB5CE3" w:rsidR="007727CE" w:rsidRDefault="007727CE" w:rsidP="00157FB6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4E6E17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3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یافته در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7727C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7727C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وارد فوق در فایل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4E6E17" w:rsidRP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Monocytes_Down.xlsx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4E6E17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</w:t>
      </w:r>
      <w:r w:rsidR="00A067C1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d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4E6E17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A720AA6" w14:textId="1E8F685A" w:rsidR="008F3F63" w:rsidRDefault="008F3F63" w:rsidP="008F3F63">
      <w:pPr>
        <w:bidi/>
        <w:rPr>
          <w:rFonts w:cs="B Lotus"/>
          <w:sz w:val="28"/>
          <w:szCs w:val="28"/>
          <w:lang w:val="en-US" w:bidi="fa-IR"/>
        </w:rPr>
      </w:pPr>
    </w:p>
    <w:p w14:paraId="3A24EBE5" w14:textId="58B4BDBD" w:rsidR="006E149A" w:rsidRPr="00BE3F87" w:rsidRDefault="006E149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3" w:name="_Toc95037002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3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‌اند</w:t>
      </w:r>
      <w:bookmarkEnd w:id="13"/>
    </w:p>
    <w:p w14:paraId="5055CF0C" w14:textId="73FED1A7" w:rsidR="0026521C" w:rsidRDefault="00DF283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</w:rPr>
        <w:t>ب</w:t>
      </w:r>
      <w:r w:rsidRPr="006E32F4">
        <w:rPr>
          <w:rFonts w:cs="B Lotus" w:hint="cs"/>
          <w:sz w:val="28"/>
          <w:szCs w:val="28"/>
          <w:rtl/>
        </w:rPr>
        <w:t>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  <w:lang w:val="en-US"/>
        </w:rPr>
        <w:t>CD34</w:t>
      </w:r>
      <w:r>
        <w:rPr>
          <w:rFonts w:cs="B Lotus" w:hint="cs"/>
          <w:sz w:val="28"/>
          <w:szCs w:val="28"/>
          <w:rtl/>
        </w:rPr>
        <w:t xml:space="preserve"> ‌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</w:rPr>
        <w:t>859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 xml:space="preserve">آید. در مقایسه با </w:t>
      </w:r>
      <w:r w:rsidRPr="006E32F4">
        <w:rPr>
          <w:rFonts w:cs="B Lotus"/>
          <w:sz w:val="28"/>
          <w:szCs w:val="28"/>
        </w:rPr>
        <w:t>pathway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کتا</w:t>
      </w:r>
      <w:r>
        <w:rPr>
          <w:rFonts w:cs="B Lotus" w:hint="cs"/>
          <w:sz w:val="28"/>
          <w:szCs w:val="28"/>
          <w:rtl/>
        </w:rPr>
        <w:t>ب‌</w:t>
      </w:r>
      <w:r w:rsidRPr="006E32F4">
        <w:rPr>
          <w:rFonts w:cs="B Lotus" w:hint="cs"/>
          <w:sz w:val="28"/>
          <w:szCs w:val="28"/>
          <w:rtl/>
        </w:rPr>
        <w:t xml:space="preserve">خانه </w:t>
      </w:r>
      <w:r w:rsidR="00DD3A5C">
        <w:rPr>
          <w:rFonts w:cs="B Lotus"/>
          <w:sz w:val="28"/>
          <w:szCs w:val="28"/>
          <w:lang w:val="en-US" w:bidi="fa-IR"/>
        </w:rPr>
        <w:t>Reactome</w:t>
      </w:r>
      <w:r w:rsidRPr="006E32F4">
        <w:rPr>
          <w:rFonts w:cs="B Lotus" w:hint="cs"/>
          <w:sz w:val="28"/>
          <w:szCs w:val="28"/>
          <w:rtl/>
        </w:rPr>
        <w:t xml:space="preserve"> بیشترین مواردی که به عنوان ارتباط</w:t>
      </w:r>
      <w:r w:rsidR="00DD3A5C">
        <w:rPr>
          <w:rFonts w:cs="B Lotus" w:hint="cs"/>
          <w:sz w:val="28"/>
          <w:szCs w:val="28"/>
          <w:rtl/>
          <w:lang w:bidi="fa-IR"/>
        </w:rPr>
        <w:t>،</w:t>
      </w:r>
      <w:r w:rsidRPr="006E32F4">
        <w:rPr>
          <w:rFonts w:cs="B Lotus" w:hint="cs"/>
          <w:sz w:val="28"/>
          <w:szCs w:val="28"/>
          <w:rtl/>
        </w:rPr>
        <w:t xml:space="preserve"> یافته </w:t>
      </w:r>
      <w:r>
        <w:rPr>
          <w:rFonts w:cs="B Lotus" w:hint="cs"/>
          <w:sz w:val="28"/>
          <w:szCs w:val="28"/>
          <w:rtl/>
        </w:rPr>
        <w:t>شده‌است</w:t>
      </w:r>
      <w:r w:rsidRPr="006E32F4">
        <w:rPr>
          <w:rFonts w:cs="B Lotus" w:hint="cs"/>
          <w:sz w:val="28"/>
          <w:szCs w:val="28"/>
          <w:rtl/>
        </w:rPr>
        <w:t xml:space="preserve"> که با مقدار </w:t>
      </w:r>
      <w:r w:rsidRPr="006E32F4">
        <w:rPr>
          <w:rFonts w:cs="B Lotus"/>
          <w:sz w:val="28"/>
          <w:szCs w:val="28"/>
        </w:rPr>
        <w:t>adj.P.Val</w:t>
      </w:r>
      <w:r w:rsidRPr="006E32F4">
        <w:rPr>
          <w:rFonts w:cs="B Lotus" w:hint="cs"/>
          <w:sz w:val="28"/>
          <w:szCs w:val="28"/>
          <w:rtl/>
        </w:rPr>
        <w:t xml:space="preserve"> بسیار پایینی هستند، موارد مرتبط با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سیستم ایمنی</w:t>
      </w:r>
      <w:r w:rsidR="00565827">
        <w:rPr>
          <w:rFonts w:cs="B Lotus" w:hint="cs"/>
          <w:sz w:val="28"/>
          <w:szCs w:val="28"/>
          <w:rtl/>
        </w:rPr>
        <w:t xml:space="preserve"> ذاتی</w:t>
      </w:r>
      <w:r w:rsidR="00DD3A5C">
        <w:rPr>
          <w:rFonts w:cs="B Lotus" w:hint="cs"/>
          <w:sz w:val="28"/>
          <w:szCs w:val="28"/>
          <w:rtl/>
        </w:rPr>
        <w:t>، جلوگیری از خونریزی و انعقاد خون، فرآیندهای تطبیقی سیستم ایمنی و ساخت آنتی بادی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DD3A5C">
        <w:rPr>
          <w:rFonts w:cs="B Lotus" w:hint="cs"/>
          <w:sz w:val="28"/>
          <w:szCs w:val="28"/>
          <w:rtl/>
        </w:rPr>
        <w:t>مناسب</w:t>
      </w:r>
      <w:r w:rsidR="00565827">
        <w:rPr>
          <w:rFonts w:cs="B Lotus" w:hint="cs"/>
          <w:sz w:val="28"/>
          <w:szCs w:val="28"/>
          <w:rtl/>
        </w:rPr>
        <w:t>، همچنین فرآیند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 w:rsidR="00565827">
        <w:rPr>
          <w:rFonts w:cs="B Lotus"/>
          <w:sz w:val="28"/>
          <w:szCs w:val="28"/>
          <w:lang w:val="en-US"/>
        </w:rPr>
        <w:t>GTPase</w:t>
      </w:r>
      <w:r w:rsidR="00565827">
        <w:rPr>
          <w:rFonts w:cs="B Lotus" w:hint="cs"/>
          <w:sz w:val="28"/>
          <w:szCs w:val="28"/>
          <w:rtl/>
          <w:lang w:val="en-US" w:bidi="fa-IR"/>
        </w:rPr>
        <w:t xml:space="preserve"> که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>‌ها می‌</w:t>
      </w:r>
      <w:r w:rsidR="00565827">
        <w:rPr>
          <w:rFonts w:cs="B Lotus" w:hint="cs"/>
          <w:sz w:val="28"/>
          <w:szCs w:val="28"/>
          <w:rtl/>
          <w:lang w:val="en-US" w:bidi="fa-IR"/>
        </w:rPr>
        <w:t>باشد و موارد متعدد دیگر که برخی از این موارد در جدول4</w:t>
      </w:r>
      <w:r w:rsidR="00640741">
        <w:rPr>
          <w:rFonts w:cs="B Lotus" w:hint="cs"/>
          <w:sz w:val="28"/>
          <w:szCs w:val="28"/>
          <w:rtl/>
          <w:lang w:val="en-US" w:bidi="fa-IR"/>
        </w:rPr>
        <w:t xml:space="preserve"> لیست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640741">
        <w:rPr>
          <w:rFonts w:cs="B Lotus" w:hint="cs"/>
          <w:sz w:val="28"/>
          <w:szCs w:val="28"/>
          <w:rtl/>
          <w:lang w:val="en-US" w:bidi="fa-IR"/>
        </w:rPr>
        <w:t>. به عنوان مثال فرآین</w:t>
      </w:r>
      <w:r w:rsidR="0045043B">
        <w:rPr>
          <w:rFonts w:cs="B Lotus" w:hint="cs"/>
          <w:sz w:val="28"/>
          <w:szCs w:val="28"/>
          <w:rtl/>
          <w:lang w:val="en-US" w:bidi="fa-IR"/>
        </w:rPr>
        <w:t>د انعقاد خون در شکل14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هموستاز 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اسخ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لوژ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ست که با توقف خون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ز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رگ آس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ه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به اوج خو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سد. در شر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ط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ز گشاد شدن عروق پش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چسبند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فعال شدن پلاکت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را مهار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 و به تبع 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انعقاد را سرکوب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کند، شکاف ف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بر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ن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را افز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دهد و خاص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ض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دارد. تحت تروم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حاد عروق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>
        <w:rPr>
          <w:rFonts w:cs="B Lotus" w:hint="cs"/>
          <w:sz w:val="28"/>
          <w:szCs w:val="28"/>
          <w:rtl/>
          <w:lang w:val="en-US" w:bidi="fa-IR"/>
        </w:rPr>
        <w:t xml:space="preserve">(پارگی رگ </w:t>
      </w:r>
      <w:r w:rsidR="000B46D4"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یا عواملی که باعث ایجاد ضعف دیواره رگ شود) 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کان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سم‌ها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نقبض کننده عروق غالب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و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اندوتل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وم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اه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ت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نعقاد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و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ش‌التهاب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پ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دا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 xml:space="preserve"> م</w:t>
      </w:r>
      <w:r w:rsidR="000B46D4" w:rsidRPr="000B46D4">
        <w:rPr>
          <w:rFonts w:cs="B Lotus" w:hint="cs"/>
          <w:sz w:val="28"/>
          <w:szCs w:val="28"/>
          <w:rtl/>
          <w:lang w:val="en-US" w:bidi="fa-IR"/>
        </w:rPr>
        <w:t>ی‌</w:t>
      </w:r>
      <w:r w:rsidR="000B46D4" w:rsidRPr="000B46D4">
        <w:rPr>
          <w:rFonts w:cs="B Lotus" w:hint="eastAsia"/>
          <w:sz w:val="28"/>
          <w:szCs w:val="28"/>
          <w:rtl/>
          <w:lang w:val="en-US" w:bidi="fa-IR"/>
        </w:rPr>
        <w:t>کند</w:t>
      </w:r>
      <w:r w:rsidR="000B46D4" w:rsidRPr="000B46D4">
        <w:rPr>
          <w:rFonts w:cs="B Lotus"/>
          <w:sz w:val="28"/>
          <w:szCs w:val="28"/>
          <w:rtl/>
          <w:lang w:val="en-US" w:bidi="fa-IR"/>
        </w:rPr>
        <w:t>.</w:t>
      </w:r>
      <w:r w:rsidR="00FF7A06">
        <w:rPr>
          <w:rFonts w:cs="B Lotus" w:hint="cs"/>
          <w:sz w:val="28"/>
          <w:szCs w:val="28"/>
          <w:rtl/>
          <w:lang w:val="en-US" w:bidi="fa-IR"/>
        </w:rPr>
        <w:t xml:space="preserve"> و با استفاده از پلاک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FF7A06">
        <w:rPr>
          <w:rFonts w:cs="B Lotus" w:hint="cs"/>
          <w:sz w:val="28"/>
          <w:szCs w:val="28"/>
          <w:rtl/>
          <w:lang w:val="en-US" w:bidi="fa-IR"/>
        </w:rPr>
        <w:t>و مواد آزاد درون خون ساخت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غیر حل شونده در خون تولی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کنند تا بتوانند دیواره رگ را ترمیم کنند</w:t>
      </w:r>
      <w:r w:rsidR="00FF7A06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0"/>
      </w:r>
      <w:r w:rsidR="00FF7A06">
        <w:rPr>
          <w:rFonts w:cs="B Lotus" w:hint="cs"/>
          <w:sz w:val="28"/>
          <w:szCs w:val="28"/>
          <w:rtl/>
          <w:lang w:val="en-US" w:bidi="fa-IR"/>
        </w:rPr>
        <w:t>. این فرآیند به صورت کلی جزئی از فرآیند انعقاد خو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FF7A06">
        <w:rPr>
          <w:rFonts w:cs="B Lotus" w:hint="cs"/>
          <w:sz w:val="28"/>
          <w:szCs w:val="28"/>
          <w:rtl/>
          <w:lang w:val="en-US" w:bidi="fa-IR"/>
        </w:rPr>
        <w:t>باشد.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ی </w:t>
      </w:r>
      <w:r w:rsidR="00FF7A06">
        <w:rPr>
          <w:rFonts w:cs="B Lotus" w:hint="cs"/>
          <w:sz w:val="28"/>
          <w:szCs w:val="28"/>
          <w:rtl/>
          <w:lang w:val="en-US" w:bidi="fa-IR"/>
        </w:rPr>
        <w:t>که افزایش بیان داشته اند به صورت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="00FF7A06">
        <w:rPr>
          <w:rFonts w:cs="B Lotus" w:hint="cs"/>
          <w:sz w:val="28"/>
          <w:szCs w:val="28"/>
          <w:rtl/>
          <w:lang w:val="en-US" w:bidi="fa-IR"/>
        </w:rPr>
        <w:t>در این فرآیند موثر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7D4B3F06" w14:textId="4ABDB779" w:rsidR="0026521C" w:rsidRDefault="0026521C" w:rsidP="0026521C">
      <w:pPr>
        <w:bidi/>
        <w:rPr>
          <w:rFonts w:cs="B Lotus"/>
          <w:sz w:val="28"/>
          <w:szCs w:val="28"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907"/>
        <w:gridCol w:w="992"/>
        <w:gridCol w:w="1394"/>
        <w:gridCol w:w="822"/>
        <w:gridCol w:w="1224"/>
      </w:tblGrid>
      <w:tr w:rsidR="0045043B" w:rsidRPr="0045043B" w14:paraId="4F9666F2" w14:textId="77777777" w:rsidTr="0045043B">
        <w:trPr>
          <w:trHeight w:val="41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BB620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39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5AC96A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1BBA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DC8D5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2759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AA694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45043B" w:rsidRPr="0045043B" w14:paraId="05DA04F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F81F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E4919B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e System Homo sapiens R-HSA-168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B2CC0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496DB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8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033BD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1C1E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4.41</w:t>
            </w:r>
          </w:p>
        </w:tc>
      </w:tr>
      <w:tr w:rsidR="0045043B" w:rsidRPr="0045043B" w14:paraId="3A859AB9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FD66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4E3BC1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emostasis Homo sapiens R-HSA-1095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57601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0EFBE5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2655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56C30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.63</w:t>
            </w:r>
          </w:p>
        </w:tc>
      </w:tr>
      <w:tr w:rsidR="0045043B" w:rsidRPr="0045043B" w14:paraId="18055D97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D6C3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67E79D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aptive Immune System Homo sapiens R-HSA-12802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D14F57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3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81A81D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4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F50A2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9422B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2.86</w:t>
            </w:r>
          </w:p>
        </w:tc>
      </w:tr>
      <w:tr w:rsidR="0045043B" w:rsidRPr="0045043B" w14:paraId="2455F031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E434C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9CF12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, Mitotic Homo sapiens R-HSA-692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19CD6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E945E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2A8668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0A1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93</w:t>
            </w:r>
          </w:p>
        </w:tc>
      </w:tr>
      <w:tr w:rsidR="0045043B" w:rsidRPr="0045043B" w14:paraId="3EDE4E7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EC3C41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042C8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 Cycle Homo sapiens R-HSA-16401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9EE33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5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7EEEC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3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9AF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9A132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49</w:t>
            </w:r>
          </w:p>
        </w:tc>
      </w:tr>
      <w:tr w:rsidR="0045043B" w:rsidRPr="0045043B" w14:paraId="58B81C7B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5BA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76DC80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mmunoregulatory interactions between a Lymphoid and a non-Lymphoid cell Homo sapiens R-HSA-1989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F5FDA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0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0FEF3E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6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59EAA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AD27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1.21</w:t>
            </w:r>
          </w:p>
        </w:tc>
      </w:tr>
      <w:tr w:rsidR="0045043B" w:rsidRPr="0045043B" w14:paraId="6CB48C44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975F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9EA7E6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nate Immune System Homo sapiens R-HSA-1682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89BD4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21261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BE561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FFA344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6.32</w:t>
            </w:r>
          </w:p>
        </w:tc>
      </w:tr>
      <w:tr w:rsidR="0045043B" w:rsidRPr="0045043B" w14:paraId="56B36A40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75EBEF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92AEE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gnaling by Rho GTPases Homo sapiens R-HSA-1943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20D702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54CF4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7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615B0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3AF41B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.91</w:t>
            </w:r>
          </w:p>
        </w:tc>
      </w:tr>
      <w:tr w:rsidR="0045043B" w:rsidRPr="0045043B" w14:paraId="6C7CAB3E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0D2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05DE05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0 and Early G1 Homo sapiens R-HSA-15381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356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C8F99C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01CC9E3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79D8BD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7.07</w:t>
            </w:r>
          </w:p>
        </w:tc>
      </w:tr>
      <w:tr w:rsidR="0045043B" w:rsidRPr="0045043B" w14:paraId="5A6FF6FC" w14:textId="77777777" w:rsidTr="0045043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C24889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656F8A" w14:textId="77777777" w:rsidR="0045043B" w:rsidRPr="0045043B" w:rsidRDefault="0045043B" w:rsidP="0045043B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ross-presentation of particulate exogenous antigens (phagosomes) Homo sapiens R-HSA-1236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74A45A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D1D267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81C516" w14:textId="77777777" w:rsidR="0045043B" w:rsidRPr="0045043B" w:rsidRDefault="0045043B" w:rsidP="0045043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72A6A6" w14:textId="77777777" w:rsidR="0045043B" w:rsidRPr="0045043B" w:rsidRDefault="0045043B" w:rsidP="0045043B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5043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53.12</w:t>
            </w:r>
          </w:p>
        </w:tc>
      </w:tr>
    </w:tbl>
    <w:p w14:paraId="6B34852E" w14:textId="0A916E8E" w:rsidR="0026521C" w:rsidRDefault="0045043B" w:rsidP="00A067FC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</w:pPr>
      <w:r w:rsidRPr="008946F9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4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- بررسی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pathway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مرتبط با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افزای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بیمار نسبت به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کتاب‌خانه </w:t>
      </w:r>
      <w:r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</w:t>
      </w:r>
      <w:r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فایل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actome_aml_cd34_up.xlsx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A067FC" w:rsidRPr="00A067FC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pathways/acu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A067FC" w:rsidRPr="00A067FC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7E89A2F" w14:textId="5B0BB1FE" w:rsidR="00A067FC" w:rsidRDefault="00A067FC" w:rsidP="00A067FC">
      <w:pPr>
        <w:bidi/>
        <w:rPr>
          <w:lang w:val="en-US" w:bidi="fa-IR"/>
        </w:rPr>
      </w:pPr>
    </w:p>
    <w:p w14:paraId="1C9CE946" w14:textId="09F545D2" w:rsidR="00A067FC" w:rsidRPr="00FF7A06" w:rsidRDefault="00FF7A06" w:rsidP="00FF7A06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 w:rsidRPr="00FF7A06">
        <w:rPr>
          <w:rFonts w:cs="B Lotus" w:hint="cs"/>
          <w:sz w:val="28"/>
          <w:szCs w:val="28"/>
          <w:rtl/>
          <w:lang w:val="en-US" w:bidi="fa-IR"/>
        </w:rPr>
        <w:t>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متعددی دیگری نیز تحت تاثیر این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هستند که در جدول لیست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ز جمله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/>
          <w:sz w:val="28"/>
          <w:szCs w:val="28"/>
          <w:lang w:val="en-US" w:bidi="fa-IR"/>
        </w:rPr>
        <w:t>GTPase</w:t>
      </w:r>
      <w:r w:rsidRPr="00FF7A06">
        <w:rPr>
          <w:rFonts w:cs="B Lotus" w:hint="cs"/>
          <w:sz w:val="28"/>
          <w:szCs w:val="28"/>
          <w:rtl/>
          <w:lang w:val="en-US" w:bidi="fa-IR"/>
        </w:rPr>
        <w:t xml:space="preserve"> است که در فرآیند تولید پروتئی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Pr="00FF7A06">
        <w:rPr>
          <w:rFonts w:cs="B Lotus" w:hint="cs"/>
          <w:sz w:val="28"/>
          <w:szCs w:val="28"/>
          <w:rtl/>
          <w:lang w:val="en-US" w:bidi="fa-IR"/>
        </w:rPr>
        <w:t>و مواردی که نیاز به انرژی است مورد استفاده قرار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FF7A06">
        <w:rPr>
          <w:rFonts w:cs="B Lotus" w:hint="cs"/>
          <w:sz w:val="28"/>
          <w:szCs w:val="28"/>
          <w:rtl/>
          <w:lang w:val="en-US" w:bidi="fa-IR"/>
        </w:rPr>
        <w:t>گیرد و همچنین فرآین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تکثیر سلولی که در قسم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قبل نیز با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به دست آمده ارتباط جد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 w:rsidRPr="00FF7A06">
        <w:rPr>
          <w:rFonts w:cs="B Lotus" w:hint="cs"/>
          <w:sz w:val="28"/>
          <w:szCs w:val="28"/>
          <w:rtl/>
          <w:lang w:val="en-US" w:bidi="fa-IR"/>
        </w:rPr>
        <w:t>داشت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(تصاویر برخی از این </w:t>
      </w:r>
      <w:r w:rsidR="009514F1">
        <w:rPr>
          <w:rFonts w:cs="B Lotus"/>
          <w:sz w:val="28"/>
          <w:szCs w:val="28"/>
          <w:lang w:val="en-US" w:bidi="fa-IR"/>
        </w:rPr>
        <w:t>pathway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در دایرکتوری </w:t>
      </w:r>
      <w:r w:rsidR="009514F1">
        <w:rPr>
          <w:rFonts w:cs="B Lotus"/>
          <w:sz w:val="28"/>
          <w:szCs w:val="28"/>
          <w:lang w:val="en-US" w:bidi="fa-IR"/>
        </w:rPr>
        <w:t>result/pathways/acu</w:t>
      </w:r>
      <w:r w:rsidR="009514F1">
        <w:rPr>
          <w:rFonts w:cs="B Lotus" w:hint="cs"/>
          <w:sz w:val="28"/>
          <w:szCs w:val="28"/>
          <w:rtl/>
          <w:lang w:val="en-US" w:bidi="fa-IR"/>
        </w:rPr>
        <w:t xml:space="preserve"> ضمیم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9514F1">
        <w:rPr>
          <w:rFonts w:cs="B Lotus" w:hint="cs"/>
          <w:sz w:val="28"/>
          <w:szCs w:val="28"/>
          <w:rtl/>
          <w:lang w:val="en-US" w:bidi="fa-IR"/>
        </w:rPr>
        <w:t>.)</w:t>
      </w:r>
    </w:p>
    <w:p w14:paraId="1FA13176" w14:textId="28D444E8" w:rsidR="0008542D" w:rsidRDefault="00CA78E8" w:rsidP="00FF7A06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  <w:r>
        <w:rPr>
          <w:rFonts w:cs="B Lotus"/>
          <w:i/>
          <w:iCs/>
          <w:noProof/>
          <w:color w:val="000000" w:themeColor="text1"/>
          <w:sz w:val="24"/>
          <w:szCs w:val="24"/>
          <w:rtl/>
          <w:lang w:val="ar-SA"/>
        </w:rPr>
        <w:lastRenderedPageBreak/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12353B96" wp14:editId="2B8E718B">
                <wp:simplePos x="0" y="0"/>
                <wp:positionH relativeFrom="column">
                  <wp:posOffset>-135255</wp:posOffset>
                </wp:positionH>
                <wp:positionV relativeFrom="paragraph">
                  <wp:posOffset>423</wp:posOffset>
                </wp:positionV>
                <wp:extent cx="5731510" cy="3728720"/>
                <wp:effectExtent l="0" t="0" r="2540" b="5080"/>
                <wp:wrapTight wrapText="bothSides">
                  <wp:wrapPolygon edited="0">
                    <wp:start x="72" y="110"/>
                    <wp:lineTo x="0" y="19312"/>
                    <wp:lineTo x="0" y="21519"/>
                    <wp:lineTo x="21538" y="21519"/>
                    <wp:lineTo x="21538" y="19312"/>
                    <wp:lineTo x="21466" y="110"/>
                    <wp:lineTo x="72" y="110"/>
                  </wp:wrapPolygon>
                </wp:wrapTight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3728720"/>
                          <a:chOff x="0" y="0"/>
                          <a:chExt cx="5731510" cy="3728720"/>
                        </a:xfrm>
                      </wpg:grpSpPr>
                      <pic:pic xmlns:pic="http://schemas.openxmlformats.org/drawingml/2006/picture">
                        <pic:nvPicPr>
                          <pic:cNvPr id="55" name="Picture 55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32772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57" name="Text Box 57"/>
                        <wps:cNvSpPr txBox="1"/>
                        <wps:spPr>
                          <a:xfrm>
                            <a:off x="0" y="3331210"/>
                            <a:ext cx="5731510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DC2229D" w14:textId="424F3FD2" w:rsidR="00A067FC" w:rsidRPr="00A067FC" w:rsidRDefault="00A067FC" w:rsidP="00A067FC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A067FC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4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فرآیند مرتبط با انعقاد خون در </w:t>
                              </w:r>
                              <w:r w:rsidR="000A4BA3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تاب‌خانه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Pr="00A067FC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Reactome</w:t>
                              </w:r>
                              <w:r w:rsidRPr="00A067FC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2353B96" id="Group 58" o:spid="_x0000_s1087" style="position:absolute;left:0;text-align:left;margin-left:-10.65pt;margin-top:.05pt;width:451.3pt;height:293.6pt;z-index:251750400" coordsize="57315,37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">
                <v:shape id="Picture 55" o:spid="_x0000_s1088" type="#_x0000_t75" style="position:absolute;width:57315;height:327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">
                  <v:imagedata r:id="rId37" o:title=""/>
                </v:shape>
                <v:shape id="Text Box 57" o:spid="_x0000_s1089" type="#_x0000_t202" style="position:absolute;top:33312;width:57315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" stroked="f">
                  <v:textbox style="mso-fit-shape-to-text:t" inset="0,0,0,0">
                    <w:txbxContent>
                      <w:p w14:paraId="2DC2229D" w14:textId="424F3FD2" w:rsidR="00A067FC" w:rsidRPr="00A067FC" w:rsidRDefault="00A067FC" w:rsidP="00A067FC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A067FC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4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فرآیند مرتبط با انعقاد خون در </w:t>
                        </w:r>
                        <w:r w:rsidR="000A4BA3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تاب‌خانه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Pr="00A067FC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Reactome</w:t>
                        </w:r>
                        <w:r w:rsidRPr="00A067FC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625FBB9B" w14:textId="72EEEEED" w:rsidR="0008542D" w:rsidRPr="00AC2E06" w:rsidRDefault="0008542D" w:rsidP="00AC2E0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  <w:tab/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با بررسی کتاب‌خانه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Kegg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رخی از </w:t>
      </w:r>
      <w:r w:rsidRPr="00AC2E06"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 نیز تحت تاثیر این ژ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افت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Pr="00AC2E0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شود. از جمله </w:t>
      </w:r>
      <w:r w:rsidRPr="00AC2E06">
        <w:rPr>
          <w:rFonts w:cs="B Lotus"/>
          <w:color w:val="000000"/>
          <w:sz w:val="28"/>
          <w:szCs w:val="28"/>
          <w:shd w:val="clear" w:color="auto" w:fill="FFFFFF"/>
        </w:rPr>
        <w:t>Lysosome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را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 می‌</w:t>
      </w:r>
      <w:r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bidi="fa-IR"/>
        </w:rPr>
        <w:t xml:space="preserve">توان نام برد که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adj.P.Val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برابر با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</w:rPr>
        <w:t>0.00002571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 با این ژ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</w:rPr>
        <w:t xml:space="preserve">در ارتباط است. فرآیند مربوط به </w:t>
      </w:r>
      <w:r w:rsidR="00AC2E06" w:rsidRPr="00AC2E06">
        <w:rPr>
          <w:rFonts w:cs="B Lotus"/>
          <w:color w:val="000000"/>
          <w:sz w:val="28"/>
          <w:szCs w:val="28"/>
          <w:shd w:val="clear" w:color="auto" w:fill="FFFFFF"/>
          <w:lang w:val="en-US"/>
        </w:rPr>
        <w:t>Lysosome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ون سلول بسیار حیاتی است که به نوعی وظیفه شناخت و دفع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سلول را به عهده دارد. این زبال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امل پروتئی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‌های 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اشتباه تا خورده یا اشتباه تولید شده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 که یکی از عوامل مهم در ایجاد و گسترش سرطان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می‌</w:t>
      </w:r>
      <w:r w:rsidR="00AC2E06" w:rsidRP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باشد.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جدول </w:t>
      </w:r>
      <w:r w:rsidR="00EA55AB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تکمیلی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این </w:t>
      </w:r>
      <w:r w:rsidR="000A4BA3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کتاب‌خانه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فایل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keg_aml_cd34_up.xlsx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در دایرکتوری </w:t>
      </w:r>
      <w:r w:rsidR="00AC2E06">
        <w:rPr>
          <w:rFonts w:cs="B Lotus"/>
          <w:color w:val="000000"/>
          <w:sz w:val="28"/>
          <w:szCs w:val="28"/>
          <w:shd w:val="clear" w:color="auto" w:fill="FFFFFF"/>
          <w:lang w:val="en-US" w:bidi="fa-IR"/>
        </w:rPr>
        <w:t>result/pathways/acu</w:t>
      </w:r>
      <w:r w:rsidR="00AC2E06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 xml:space="preserve"> ضمیمه </w:t>
      </w:r>
      <w:r w:rsidR="00E40A12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شده‌است</w:t>
      </w:r>
      <w:r w:rsidR="002264FD">
        <w:rPr>
          <w:rFonts w:cs="B Lotus" w:hint="cs"/>
          <w:color w:val="000000"/>
          <w:sz w:val="28"/>
          <w:szCs w:val="28"/>
          <w:shd w:val="clear" w:color="auto" w:fill="FFFFFF"/>
          <w:rtl/>
          <w:lang w:val="en-US" w:bidi="fa-IR"/>
        </w:rPr>
        <w:t>.</w:t>
      </w:r>
    </w:p>
    <w:p w14:paraId="343CAB37" w14:textId="770C17E5" w:rsidR="0008542D" w:rsidRDefault="0008542D" w:rsidP="0008542D">
      <w:pPr>
        <w:bidi/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</w:pPr>
    </w:p>
    <w:p w14:paraId="6E098B8D" w14:textId="3D60FE61" w:rsidR="0026521C" w:rsidRPr="00BE3F87" w:rsidRDefault="0026521C" w:rsidP="000609A4">
      <w:pPr>
        <w:pStyle w:val="Heading3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4" w:name="_Toc95037003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-1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pathwa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‌های مرتبط با دسته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236E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‌اند</w:t>
      </w:r>
      <w:bookmarkEnd w:id="14"/>
    </w:p>
    <w:p w14:paraId="52940016" w14:textId="3B387F2F" w:rsidR="00B26D14" w:rsidRDefault="00B26D14" w:rsidP="00B26D14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 w:rsidRPr="006E32F4">
        <w:rPr>
          <w:rFonts w:cs="B Lotus" w:hint="cs"/>
          <w:sz w:val="28"/>
          <w:szCs w:val="28"/>
          <w:rtl/>
        </w:rPr>
        <w:t>با بررسی ژن</w:t>
      </w:r>
      <w:r>
        <w:rPr>
          <w:rFonts w:cs="B Lotus" w:hint="cs"/>
          <w:sz w:val="28"/>
          <w:szCs w:val="28"/>
          <w:rtl/>
        </w:rPr>
        <w:t xml:space="preserve">‌هایی </w:t>
      </w:r>
      <w:r w:rsidRPr="006E32F4">
        <w:rPr>
          <w:rFonts w:cs="B Lotus" w:hint="cs"/>
          <w:sz w:val="28"/>
          <w:szCs w:val="28"/>
          <w:rtl/>
        </w:rPr>
        <w:t>که افزایش بیان در نمونه</w:t>
      </w:r>
      <w:r>
        <w:rPr>
          <w:rFonts w:cs="B Lotus" w:hint="cs"/>
          <w:sz w:val="28"/>
          <w:szCs w:val="28"/>
          <w:rtl/>
        </w:rPr>
        <w:t xml:space="preserve">‌های </w:t>
      </w:r>
      <w:r w:rsidRPr="006E32F4">
        <w:rPr>
          <w:rFonts w:cs="B Lotus" w:hint="cs"/>
          <w:sz w:val="28"/>
          <w:szCs w:val="28"/>
          <w:rtl/>
        </w:rPr>
        <w:t>بیمار داشته</w:t>
      </w:r>
      <w:r>
        <w:rPr>
          <w:rFonts w:cs="B Lotus" w:hint="cs"/>
          <w:sz w:val="28"/>
          <w:szCs w:val="28"/>
          <w:rtl/>
        </w:rPr>
        <w:t>‌اند</w:t>
      </w:r>
      <w:r w:rsidRPr="006E32F4">
        <w:rPr>
          <w:rFonts w:cs="B Lotus" w:hint="cs"/>
          <w:sz w:val="28"/>
          <w:szCs w:val="28"/>
          <w:rtl/>
        </w:rPr>
        <w:t xml:space="preserve"> در مقایسه با </w:t>
      </w:r>
      <w:r>
        <w:rPr>
          <w:rFonts w:cs="B Lotus"/>
          <w:sz w:val="28"/>
          <w:szCs w:val="28"/>
        </w:rPr>
        <w:t>CD34</w:t>
      </w:r>
      <w:r>
        <w:rPr>
          <w:rFonts w:cs="B Lotus" w:hint="cs"/>
          <w:sz w:val="28"/>
          <w:szCs w:val="28"/>
          <w:rtl/>
        </w:rPr>
        <w:t>‌</w:t>
      </w:r>
      <w:r>
        <w:rPr>
          <w:rFonts w:cs="B Lotus"/>
          <w:sz w:val="28"/>
          <w:szCs w:val="28"/>
        </w:rPr>
        <w:t xml:space="preserve"> </w:t>
      </w:r>
      <w:r>
        <w:rPr>
          <w:rFonts w:cs="B Lotus" w:hint="cs"/>
          <w:sz w:val="28"/>
          <w:szCs w:val="28"/>
          <w:rtl/>
        </w:rPr>
        <w:t>ها</w:t>
      </w:r>
      <w:r w:rsidRPr="006E32F4">
        <w:rPr>
          <w:rFonts w:cs="B Lotus" w:hint="cs"/>
          <w:sz w:val="28"/>
          <w:szCs w:val="28"/>
          <w:rtl/>
        </w:rPr>
        <w:t xml:space="preserve">(سالم)، </w:t>
      </w:r>
      <w:r>
        <w:rPr>
          <w:rFonts w:cs="B Lotus" w:hint="cs"/>
          <w:sz w:val="28"/>
          <w:szCs w:val="28"/>
          <w:rtl/>
          <w:lang w:bidi="fa-IR"/>
        </w:rPr>
        <w:t>845</w:t>
      </w:r>
      <w:r w:rsidRPr="006E32F4">
        <w:rPr>
          <w:rFonts w:cs="B Lotus" w:hint="cs"/>
          <w:sz w:val="28"/>
          <w:szCs w:val="28"/>
          <w:rtl/>
        </w:rPr>
        <w:t xml:space="preserve"> ژن به دست</w:t>
      </w:r>
      <w:r>
        <w:rPr>
          <w:rFonts w:cs="B Lotus" w:hint="cs"/>
          <w:sz w:val="28"/>
          <w:szCs w:val="28"/>
          <w:rtl/>
        </w:rPr>
        <w:t xml:space="preserve"> می‌</w:t>
      </w:r>
      <w:r w:rsidRPr="006E32F4">
        <w:rPr>
          <w:rFonts w:cs="B Lotus" w:hint="cs"/>
          <w:sz w:val="28"/>
          <w:szCs w:val="28"/>
          <w:rtl/>
        </w:rPr>
        <w:t>آید.</w:t>
      </w:r>
      <w:r>
        <w:rPr>
          <w:rFonts w:cs="B Lotus" w:hint="cs"/>
          <w:sz w:val="28"/>
          <w:szCs w:val="28"/>
          <w:rtl/>
        </w:rPr>
        <w:t xml:space="preserve"> در مقایسه این ژن</w:t>
      </w:r>
      <w:r w:rsidR="00E40A12">
        <w:rPr>
          <w:rFonts w:cs="B Lotus" w:hint="cs"/>
          <w:sz w:val="28"/>
          <w:szCs w:val="28"/>
          <w:rtl/>
        </w:rPr>
        <w:t xml:space="preserve">‌ها </w:t>
      </w:r>
      <w:r>
        <w:rPr>
          <w:rFonts w:cs="B Lotus" w:hint="cs"/>
          <w:sz w:val="28"/>
          <w:szCs w:val="28"/>
          <w:rtl/>
        </w:rPr>
        <w:t xml:space="preserve">با </w:t>
      </w:r>
      <w:r w:rsidR="000A4BA3">
        <w:rPr>
          <w:rFonts w:cs="B Lotus" w:hint="cs"/>
          <w:sz w:val="28"/>
          <w:szCs w:val="28"/>
          <w:rtl/>
        </w:rPr>
        <w:t>کتاب‌خانه</w:t>
      </w:r>
      <w:r w:rsidR="00E40A12">
        <w:rPr>
          <w:rFonts w:cs="B Lotus" w:hint="cs"/>
          <w:sz w:val="28"/>
          <w:szCs w:val="28"/>
          <w:rtl/>
        </w:rPr>
        <w:t xml:space="preserve">‌های </w:t>
      </w:r>
      <w:r>
        <w:rPr>
          <w:rFonts w:cs="B Lotus"/>
          <w:sz w:val="28"/>
          <w:szCs w:val="28"/>
          <w:lang w:val="en-US" w:bidi="fa-IR"/>
        </w:rPr>
        <w:t>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</w:t>
      </w:r>
      <w:r>
        <w:rPr>
          <w:rFonts w:cs="B Lotus" w:hint="cs"/>
          <w:sz w:val="28"/>
          <w:szCs w:val="28"/>
          <w:rtl/>
        </w:rPr>
        <w:t xml:space="preserve"> </w:t>
      </w:r>
      <w:r>
        <w:rPr>
          <w:rFonts w:cs="B Lotus"/>
          <w:sz w:val="28"/>
          <w:szCs w:val="28"/>
          <w:lang w:val="en-US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0A4BA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/>
          <w:sz w:val="28"/>
          <w:szCs w:val="28"/>
          <w:lang w:val="en-US" w:bidi="fa-IR"/>
        </w:rPr>
        <w:t>kegg</w:t>
      </w:r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>
        <w:rPr>
          <w:rFonts w:cs="B Lotus"/>
          <w:sz w:val="28"/>
          <w:szCs w:val="28"/>
          <w:lang w:val="en-US" w:bidi="fa-IR"/>
        </w:rPr>
        <w:t>Reatome</w:t>
      </w:r>
      <w:r>
        <w:rPr>
          <w:rFonts w:cs="B Lotus" w:hint="cs"/>
          <w:sz w:val="28"/>
          <w:szCs w:val="28"/>
          <w:rtl/>
          <w:lang w:val="en-US" w:bidi="fa-IR"/>
        </w:rPr>
        <w:t xml:space="preserve"> ، </w:t>
      </w:r>
      <w:r>
        <w:rPr>
          <w:rFonts w:cs="B Lotus"/>
          <w:sz w:val="28"/>
          <w:szCs w:val="28"/>
          <w:lang w:val="en-US" w:bidi="fa-IR"/>
        </w:rPr>
        <w:t>WikiPathway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آ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>تفاوت معنی داری دیده نمی شود.</w:t>
      </w:r>
    </w:p>
    <w:p w14:paraId="27470D79" w14:textId="57C2D752" w:rsidR="00B26D14" w:rsidRDefault="00B26D14" w:rsidP="00CA78E8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val="en-US" w:bidi="fa-IR"/>
        </w:rPr>
        <w:lastRenderedPageBreak/>
        <w:t xml:space="preserve">تنها </w:t>
      </w:r>
      <w:r w:rsidR="000A4BA3">
        <w:rPr>
          <w:rFonts w:cs="B Lotus" w:hint="cs"/>
          <w:sz w:val="28"/>
          <w:szCs w:val="28"/>
          <w:rtl/>
          <w:lang w:val="en-US" w:bidi="fa-IR"/>
        </w:rPr>
        <w:t>کتاب‌خان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ه </w:t>
      </w:r>
      <w:r w:rsidRPr="00CA78E8">
        <w:rPr>
          <w:rFonts w:cs="B Lotus" w:hint="cs"/>
          <w:sz w:val="28"/>
          <w:szCs w:val="28"/>
          <w:rtl/>
          <w:lang w:val="en-US" w:bidi="fa-IR"/>
        </w:rPr>
        <w:t>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CA78E8">
        <w:rPr>
          <w:rFonts w:cs="B Lotus" w:hint="cs"/>
          <w:sz w:val="28"/>
          <w:szCs w:val="28"/>
          <w:rtl/>
          <w:lang w:val="en-US" w:bidi="fa-IR"/>
        </w:rPr>
        <w:t>معنی داری در آن مشاهد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 xml:space="preserve">شود، </w:t>
      </w:r>
      <w:r w:rsidRPr="00CA78E8">
        <w:rPr>
          <w:rFonts w:cs="B Lotus"/>
          <w:sz w:val="28"/>
          <w:szCs w:val="28"/>
          <w:lang w:val="en-US" w:bidi="fa-IR"/>
        </w:rPr>
        <w:t>ARCHS4 Kinases Coexp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Pr="00CA78E8">
        <w:rPr>
          <w:rFonts w:cs="B Lotus" w:hint="cs"/>
          <w:sz w:val="28"/>
          <w:szCs w:val="28"/>
          <w:rtl/>
          <w:lang w:val="en-US" w:bidi="fa-IR"/>
        </w:rPr>
        <w:t>باشد؛ در بین خروجی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Pr="00CA78E8">
        <w:rPr>
          <w:rFonts w:cs="B Lotus" w:hint="cs"/>
          <w:sz w:val="28"/>
          <w:szCs w:val="28"/>
          <w:rtl/>
          <w:lang w:val="en-US" w:bidi="fa-IR"/>
        </w:rPr>
        <w:t>این کتاب‌خانه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 xml:space="preserve"> 10 مورد اول آن تفاو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CA78E8" w:rsidRPr="00CA78E8">
        <w:rPr>
          <w:rFonts w:cs="B Lotus" w:hint="cs"/>
          <w:sz w:val="28"/>
          <w:szCs w:val="28"/>
          <w:rtl/>
          <w:lang w:val="en-US" w:bidi="fa-IR"/>
        </w:rPr>
        <w:t>معنی دار وجود دارد. (جدول5)</w:t>
      </w:r>
      <w:r w:rsidR="00CA78E8">
        <w:rPr>
          <w:rFonts w:cs="B Lotus" w:hint="cs"/>
          <w:sz w:val="28"/>
          <w:szCs w:val="28"/>
          <w:rtl/>
          <w:lang w:val="en-US" w:bidi="fa-IR"/>
        </w:rPr>
        <w:t xml:space="preserve"> این موضوع نشان دهنده تاثیر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CA78E8">
        <w:rPr>
          <w:rFonts w:cs="B Lotus" w:hint="cs"/>
          <w:sz w:val="28"/>
          <w:szCs w:val="28"/>
          <w:rtl/>
          <w:lang w:val="en-US" w:bidi="fa-IR"/>
        </w:rPr>
        <w:t>کاهش بیان یافته در این موا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CA78E8">
        <w:rPr>
          <w:rFonts w:cs="B Lotus" w:hint="cs"/>
          <w:sz w:val="28"/>
          <w:szCs w:val="28"/>
          <w:rtl/>
          <w:lang w:val="en-US" w:bidi="fa-IR"/>
        </w:rPr>
        <w:t>باش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135"/>
        <w:gridCol w:w="1281"/>
        <w:gridCol w:w="1524"/>
        <w:gridCol w:w="990"/>
        <w:gridCol w:w="1409"/>
      </w:tblGrid>
      <w:tr w:rsidR="00CA78E8" w:rsidRPr="00CA78E8" w14:paraId="35F4E658" w14:textId="77777777" w:rsidTr="00CA78E8">
        <w:trPr>
          <w:trHeight w:val="3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F01A56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D3239B3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DC827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885BB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6638B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599BD0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CA78E8" w:rsidRPr="00CA78E8" w14:paraId="6576B5F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35980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517C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KG2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40CF1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54DB4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9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C0DD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5D2C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.31</w:t>
            </w:r>
          </w:p>
        </w:tc>
      </w:tr>
      <w:tr w:rsidR="00CA78E8" w:rsidRPr="00CA78E8" w14:paraId="283F593B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991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14227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TK2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3A57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085A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417F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F7E6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690AAEB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4EEE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0D2700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IE1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9E2342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B895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6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90E42A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8DE80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29</w:t>
            </w:r>
          </w:p>
        </w:tc>
      </w:tr>
      <w:tr w:rsidR="00CA78E8" w:rsidRPr="00CA78E8" w14:paraId="1C1D7E3E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D13A5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77C22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AK5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71D9F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50DE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853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8089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47</w:t>
            </w:r>
          </w:p>
        </w:tc>
      </w:tr>
      <w:tr w:rsidR="00CA78E8" w:rsidRPr="00CA78E8" w14:paraId="5C5A29C6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280C2C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E07BF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ASK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3BD29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9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0C0C5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28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042DCC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1D3A8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94</w:t>
            </w:r>
          </w:p>
        </w:tc>
      </w:tr>
      <w:tr w:rsidR="00CA78E8" w:rsidRPr="00CA78E8" w14:paraId="3171600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172A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7ABA8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PHB1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A1411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4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4A1EE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8FD217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7B9E3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7</w:t>
            </w:r>
          </w:p>
        </w:tc>
      </w:tr>
      <w:tr w:rsidR="00CA78E8" w:rsidRPr="00CA78E8" w14:paraId="4D4D16A4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7CA66E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09C04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PK10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3221000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CB06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99636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87080F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041AA191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6A80B3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D814D1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MPR1A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35BD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06E64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CFAD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F0347D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758D0870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B4D86C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DF692D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PHA7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290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0AF8A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2A849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EF581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  <w:tr w:rsidR="00CA78E8" w:rsidRPr="00CA78E8" w14:paraId="193A9F2C" w14:textId="77777777" w:rsidTr="00CA78E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89A1D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1226A5" w14:textId="77777777" w:rsidR="00CA78E8" w:rsidRPr="00CA78E8" w:rsidRDefault="00CA78E8" w:rsidP="00CA78E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K human kinase ARCHS4 coex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15F9B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8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9DAB14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8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B8FC26" w14:textId="77777777" w:rsidR="00CA78E8" w:rsidRPr="00CA78E8" w:rsidRDefault="00CA78E8" w:rsidP="00CA78E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E2E7F" w14:textId="77777777" w:rsidR="00CA78E8" w:rsidRPr="00CA78E8" w:rsidRDefault="00CA78E8" w:rsidP="00CA78E8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CA78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4</w:t>
            </w:r>
          </w:p>
        </w:tc>
      </w:tr>
    </w:tbl>
    <w:p w14:paraId="452771EA" w14:textId="7EA9508A" w:rsidR="00CA78E8" w:rsidRPr="00CA78E8" w:rsidRDefault="00CA78E8" w:rsidP="00CA78E8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CA78E8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5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ژن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کاهش بیان داشته در نمونه</w:t>
      </w:r>
      <w:r w:rsidR="00E40A12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مبتنی بر </w:t>
      </w:r>
      <w:r w:rsidR="000A4BA3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کتاب‌خانه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CA78E8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RCHS4 Kinases Coexp</w:t>
      </w:r>
      <w:r w:rsidRPr="00CA78E8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BFA0C81" w14:textId="32BE7799" w:rsidR="00CA78E8" w:rsidRDefault="00CA78E8" w:rsidP="00CA78E8">
      <w:pPr>
        <w:bidi/>
        <w:jc w:val="both"/>
        <w:rPr>
          <w:rtl/>
          <w:lang w:bidi="fa-IR"/>
        </w:rPr>
      </w:pPr>
    </w:p>
    <w:p w14:paraId="0787987A" w14:textId="20A71019" w:rsidR="006E149A" w:rsidRDefault="005E1261" w:rsidP="0052716F">
      <w:pPr>
        <w:bidi/>
        <w:ind w:firstLine="720"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 w:hint="cs"/>
          <w:sz w:val="28"/>
          <w:szCs w:val="28"/>
          <w:rtl/>
          <w:lang w:bidi="fa-IR"/>
        </w:rPr>
        <w:t xml:space="preserve">به عنوان نمونه </w:t>
      </w:r>
      <w:r w:rsidR="006C1FFC" w:rsidRPr="0052716F">
        <w:rPr>
          <w:rFonts w:cs="B Lotus" w:hint="cs"/>
          <w:sz w:val="28"/>
          <w:szCs w:val="28"/>
          <w:rtl/>
          <w:lang w:bidi="fa-IR"/>
        </w:rPr>
        <w:t xml:space="preserve">با بررسی </w:t>
      </w:r>
      <w:r w:rsidR="006C1FFC" w:rsidRPr="0052716F">
        <w:rPr>
          <w:rFonts w:cs="B Lotus"/>
          <w:sz w:val="28"/>
          <w:szCs w:val="28"/>
          <w:lang w:val="en-US" w:bidi="fa-IR"/>
        </w:rPr>
        <w:t>PRKG2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در </w:t>
      </w:r>
      <w:r w:rsidR="006C1FFC" w:rsidRPr="0052716F">
        <w:rPr>
          <w:rFonts w:cs="B Lotus"/>
          <w:sz w:val="28"/>
          <w:szCs w:val="28"/>
          <w:lang w:val="en-US" w:bidi="fa-IR"/>
        </w:rPr>
        <w:t>archs4</w:t>
      </w:r>
      <w:r w:rsidR="006C1FFC" w:rsidRPr="0052716F"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>
        <w:rPr>
          <w:rFonts w:cs="B Lotus" w:hint="cs"/>
          <w:sz w:val="28"/>
          <w:szCs w:val="28"/>
          <w:rtl/>
          <w:lang w:val="en-US" w:bidi="fa-IR"/>
        </w:rPr>
        <w:t xml:space="preserve">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ژن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ا کد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 که متعلق به خانواده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ی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س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است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دگذا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شده به چن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نده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ت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وز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از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شود و از فعال شدن آن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‌ها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جلوگ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ر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E40A12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کند. پروتئ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ن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متصل به غشاء، تنظ</w:t>
      </w:r>
      <w:r w:rsidR="0052716F" w:rsidRPr="0052716F">
        <w:rPr>
          <w:rFonts w:cs="B Lotus" w:hint="cs"/>
          <w:sz w:val="28"/>
          <w:szCs w:val="28"/>
          <w:rtl/>
          <w:lang w:val="en-US" w:bidi="fa-IR"/>
        </w:rPr>
        <w:t>ی</w:t>
      </w:r>
      <w:r w:rsidR="0052716F" w:rsidRPr="0052716F">
        <w:rPr>
          <w:rFonts w:cs="B Lotus" w:hint="eastAsia"/>
          <w:sz w:val="28"/>
          <w:szCs w:val="28"/>
          <w:rtl/>
          <w:lang w:val="en-US" w:bidi="fa-IR"/>
        </w:rPr>
        <w:t>م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کننده ترشح روده</w:t>
      </w:r>
      <w:r>
        <w:rPr>
          <w:rFonts w:cs="B Lotus" w:hint="cs"/>
          <w:sz w:val="28"/>
          <w:szCs w:val="28"/>
          <w:rtl/>
          <w:lang w:val="en-US" w:bidi="fa-IR"/>
        </w:rPr>
        <w:t xml:space="preserve"> و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 xml:space="preserve"> رشد استخوان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52716F" w:rsidRPr="0052716F">
        <w:rPr>
          <w:rFonts w:cs="B Lotus"/>
          <w:sz w:val="28"/>
          <w:szCs w:val="28"/>
          <w:rtl/>
          <w:lang w:val="en-US" w:bidi="fa-IR"/>
        </w:rPr>
        <w:t>است</w:t>
      </w:r>
      <w:r w:rsidR="00675163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1"/>
      </w:r>
      <w:r w:rsidR="0052716F" w:rsidRPr="0052716F">
        <w:rPr>
          <w:rFonts w:cs="B Lotus"/>
          <w:sz w:val="28"/>
          <w:szCs w:val="28"/>
          <w:rtl/>
          <w:lang w:val="en-US" w:bidi="fa-IR"/>
        </w:rPr>
        <w:t>.</w:t>
      </w:r>
    </w:p>
    <w:p w14:paraId="30750EE0" w14:textId="52EB1107" w:rsidR="0084303A" w:rsidRDefault="00927D0A" w:rsidP="00572E25">
      <w:pPr>
        <w:pStyle w:val="Heading2"/>
        <w:bidi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5" w:name="_Toc95037004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بررسی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bookmarkEnd w:id="15"/>
    </w:p>
    <w:p w14:paraId="44911501" w14:textId="02753315" w:rsidR="0084303A" w:rsidRPr="00AA16D3" w:rsidRDefault="0084303A" w:rsidP="0001593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="0026594C">
        <w:rPr>
          <w:rFonts w:cs="B Lotus" w:hint="cs"/>
          <w:sz w:val="28"/>
          <w:szCs w:val="28"/>
          <w:rtl/>
          <w:lang w:val="en-US" w:bidi="fa-IR"/>
        </w:rPr>
        <w:t xml:space="preserve">در این قسمت به بررسی </w:t>
      </w:r>
      <w:r w:rsidR="0001593E">
        <w:rPr>
          <w:rFonts w:cs="B Lotus" w:hint="cs"/>
          <w:sz w:val="28"/>
          <w:szCs w:val="28"/>
          <w:rtl/>
          <w:lang w:val="en-US" w:bidi="fa-IR"/>
        </w:rPr>
        <w:t>اثر گذاری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افزایش یا کاهش بیان داشته در بیماران نسبت به دست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ختلف در پروسه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زیستی، عملکرد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مولکولی و کامپوننت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سلولی پرداخته </w:t>
      </w:r>
      <w:r w:rsidR="00E40A12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ادامه در 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دو دسته مختلف مقایسه ب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Monocytes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همچنین </w:t>
      </w:r>
      <w:r w:rsidR="0001593E">
        <w:rPr>
          <w:rFonts w:cs="B Lotus"/>
          <w:sz w:val="28"/>
          <w:szCs w:val="28"/>
          <w:lang w:val="en-US" w:bidi="fa-IR"/>
        </w:rPr>
        <w:t>AML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و </w:t>
      </w:r>
      <w:r w:rsidR="0001593E">
        <w:rPr>
          <w:rFonts w:cs="B Lotus"/>
          <w:sz w:val="28"/>
          <w:szCs w:val="28"/>
          <w:lang w:val="en-US" w:bidi="fa-IR"/>
        </w:rPr>
        <w:t>CD34</w:t>
      </w:r>
      <w:r w:rsidR="0001593E">
        <w:rPr>
          <w:rFonts w:cs="B Lotus" w:hint="cs"/>
          <w:sz w:val="28"/>
          <w:szCs w:val="28"/>
          <w:rtl/>
          <w:lang w:val="en-US" w:bidi="fa-IR"/>
        </w:rPr>
        <w:t xml:space="preserve"> صورت گرفته است که در هرکدام ژن</w:t>
      </w:r>
      <w:r w:rsidR="00E40A12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1593E">
        <w:rPr>
          <w:rFonts w:cs="B Lotus" w:hint="cs"/>
          <w:sz w:val="28"/>
          <w:szCs w:val="28"/>
          <w:rtl/>
          <w:lang w:val="en-US" w:bidi="fa-IR"/>
        </w:rPr>
        <w:t>کاهش یا افزایش یافته به صورت مجزا بررسی شده</w:t>
      </w:r>
      <w:r w:rsidR="00E40A12">
        <w:rPr>
          <w:rFonts w:cs="B Lotus" w:hint="cs"/>
          <w:sz w:val="28"/>
          <w:szCs w:val="28"/>
          <w:rtl/>
          <w:lang w:val="en-US" w:bidi="fa-IR"/>
        </w:rPr>
        <w:t>‌اند.</w:t>
      </w:r>
    </w:p>
    <w:p w14:paraId="29B00660" w14:textId="5A0AC8D8" w:rsidR="0084303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6" w:name="_Toc95037005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1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="0084303A"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 w:rsidR="0076781D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 w:rsidR="0076781D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مرتبط با دسته </w:t>
      </w:r>
      <w:r w:rsidR="0084303A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 w:rsidR="0084303A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="0084303A"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6"/>
    </w:p>
    <w:p w14:paraId="60F149AB" w14:textId="2EF41806" w:rsidR="0084303A" w:rsidRPr="00AA16D3" w:rsidRDefault="0084303A" w:rsidP="0084303A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tl/>
          <w:lang w:val="en-US" w:bidi="fa-IR"/>
        </w:rPr>
        <w:tab/>
      </w:r>
      <w:r w:rsidR="0076781D">
        <w:rPr>
          <w:rFonts w:cs="B Lotus" w:hint="cs"/>
          <w:sz w:val="28"/>
          <w:szCs w:val="28"/>
          <w:rtl/>
          <w:lang w:val="en-US" w:bidi="fa-IR"/>
        </w:rPr>
        <w:t>با درج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فزایش بیان داشته در نمون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سرطانی نسبت به </w:t>
      </w:r>
      <w:r w:rsidR="0076781D">
        <w:rPr>
          <w:rFonts w:cs="B Lotus"/>
          <w:sz w:val="28"/>
          <w:szCs w:val="28"/>
          <w:lang w:val="en-US" w:bidi="fa-IR"/>
        </w:rPr>
        <w:t>Monocytes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 w:rsidR="0076781D">
        <w:rPr>
          <w:rFonts w:cs="B Lotus"/>
          <w:sz w:val="28"/>
          <w:szCs w:val="28"/>
          <w:lang w:val="en-US" w:bidi="fa-IR"/>
        </w:rPr>
        <w:t>Enrichr</w:t>
      </w:r>
      <w:r w:rsidR="0076781D"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 w:rsidR="0076781D">
        <w:rPr>
          <w:rFonts w:cs="B Lotus"/>
          <w:sz w:val="28"/>
          <w:szCs w:val="28"/>
          <w:lang w:val="en-US" w:bidi="fa-IR"/>
        </w:rPr>
        <w:t>Ontology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ارائه شده؛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6781D">
        <w:rPr>
          <w:rFonts w:cs="B Lotus" w:hint="cs"/>
          <w:sz w:val="28"/>
          <w:szCs w:val="28"/>
          <w:rtl/>
          <w:lang w:val="en-US" w:bidi="fa-IR"/>
        </w:rPr>
        <w:t>د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6781D">
        <w:rPr>
          <w:rFonts w:cs="B Lotus" w:hint="cs"/>
          <w:sz w:val="28"/>
          <w:szCs w:val="28"/>
          <w:rtl/>
          <w:lang w:val="en-US" w:bidi="fa-IR"/>
        </w:rPr>
        <w:t>متعددی اثر بالایی دارند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همانگونه که انتظار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رود تعداد زیادی از موارد که دارای </w:t>
      </w:r>
      <w:r w:rsidR="00D35457">
        <w:rPr>
          <w:rFonts w:cs="B Lotus"/>
          <w:sz w:val="28"/>
          <w:szCs w:val="28"/>
          <w:lang w:val="en-US" w:bidi="fa-IR"/>
        </w:rPr>
        <w:t>adj.P.Val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بسیار کوچکی هستند، در ارتباط با فرآیند کپی سازی </w:t>
      </w:r>
      <w:r w:rsidR="00D35457">
        <w:rPr>
          <w:rFonts w:cs="B Lotus"/>
          <w:sz w:val="28"/>
          <w:szCs w:val="28"/>
          <w:lang w:val="en-US" w:bidi="fa-IR"/>
        </w:rPr>
        <w:t>DNA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و رفع اشکالات کپی سازی و همچنین به صورت کلی تقسیم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ند. جدو</w:t>
      </w:r>
      <w:r w:rsidR="004E6E17">
        <w:rPr>
          <w:rFonts w:cs="B Lotus" w:hint="cs"/>
          <w:sz w:val="28"/>
          <w:szCs w:val="28"/>
          <w:rtl/>
          <w:lang w:val="en-US" w:bidi="fa-IR"/>
        </w:rPr>
        <w:t>ل</w:t>
      </w:r>
      <w:r w:rsidR="007E54D8">
        <w:rPr>
          <w:rFonts w:cs="B Lotus" w:hint="cs"/>
          <w:sz w:val="28"/>
          <w:szCs w:val="28"/>
          <w:rtl/>
          <w:lang w:val="en-US" w:bidi="fa-IR"/>
        </w:rPr>
        <w:t>6</w:t>
      </w:r>
      <w:r w:rsidR="00D35457">
        <w:rPr>
          <w:rFonts w:cs="B Lotus" w:hint="cs"/>
          <w:sz w:val="28"/>
          <w:szCs w:val="28"/>
          <w:rtl/>
          <w:lang w:val="en-US" w:bidi="fa-IR"/>
        </w:rPr>
        <w:t xml:space="preserve"> شامل پروس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زیستی</w:t>
      </w:r>
      <w:r w:rsidR="000C4034">
        <w:rPr>
          <w:rFonts w:cs="B Lotus" w:hint="cs"/>
          <w:sz w:val="28"/>
          <w:szCs w:val="28"/>
          <w:rtl/>
          <w:lang w:val="en-US" w:bidi="fa-IR"/>
        </w:rPr>
        <w:t>‌ای می‌</w:t>
      </w:r>
      <w:r w:rsidR="00D35457">
        <w:rPr>
          <w:rFonts w:cs="B Lotus" w:hint="cs"/>
          <w:sz w:val="28"/>
          <w:szCs w:val="28"/>
          <w:rtl/>
          <w:lang w:val="en-US" w:bidi="fa-IR"/>
        </w:rPr>
        <w:t>باشد که بیشتری ارتباط را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D35457">
        <w:rPr>
          <w:rFonts w:cs="B Lotus" w:hint="cs"/>
          <w:sz w:val="28"/>
          <w:szCs w:val="28"/>
          <w:rtl/>
          <w:lang w:val="en-US" w:bidi="fa-IR"/>
        </w:rPr>
        <w:t>یافته شده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648"/>
        <w:gridCol w:w="1281"/>
        <w:gridCol w:w="1272"/>
        <w:gridCol w:w="900"/>
        <w:gridCol w:w="1237"/>
      </w:tblGrid>
      <w:tr w:rsidR="007909BF" w:rsidRPr="007909BF" w14:paraId="3CEF52E5" w14:textId="77777777" w:rsidTr="007909BF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5D644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4DC03E0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78DA8A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08BE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23596F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CED76B1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7909BF" w:rsidRPr="007909BF" w14:paraId="3BB37E0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4BF8E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97ED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(GO:190296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8A45A7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1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2F8F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951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2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D5448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82.65</w:t>
            </w:r>
          </w:p>
        </w:tc>
      </w:tr>
      <w:tr w:rsidR="007909BF" w:rsidRPr="007909BF" w14:paraId="6BD5612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F7DF1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354BF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ouble-strand break repair via break-induced replication (GO:000072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F426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2574F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0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2C44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3B4BB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3.73</w:t>
            </w:r>
          </w:p>
        </w:tc>
      </w:tr>
      <w:tr w:rsidR="007909BF" w:rsidRPr="007909BF" w14:paraId="60855AFF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FD310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4E5F7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trand elongation involved in DNA replication (GO:000627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B1193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9E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20592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5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08D34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F4E2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59.62</w:t>
            </w:r>
          </w:p>
        </w:tc>
      </w:tr>
      <w:tr w:rsidR="007909BF" w:rsidRPr="007909BF" w14:paraId="73511453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0D10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5F3AE6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DNA replication initiation (GO:19029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638F7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31F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83FC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92B5B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53BFCDE9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85A9DE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D26AEA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ell cycle DNA replication initiation (GO:19023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5C4E8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3C66E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84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43B28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2501B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2.64</w:t>
            </w:r>
          </w:p>
        </w:tc>
      </w:tr>
      <w:tr w:rsidR="007909BF" w:rsidRPr="007909BF" w14:paraId="4DB46CC7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4B4AF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87407D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cytoskeleton organization involved in mitosis (GO:19028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C1F10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9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94853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6898B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B80C1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82.11</w:t>
            </w:r>
          </w:p>
        </w:tc>
      </w:tr>
      <w:tr w:rsidR="007909BF" w:rsidRPr="007909BF" w14:paraId="111ABF7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DBDDE6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0982D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initiation (GO:000627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ED23C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0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8299E9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1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57227D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D2DAA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5.41</w:t>
            </w:r>
          </w:p>
        </w:tc>
      </w:tr>
      <w:tr w:rsidR="007909BF" w:rsidRPr="007909BF" w14:paraId="21A89D8D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0E632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FBD717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elongation (GO:000002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777FC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6D906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A294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1E121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279883B8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B0EF9B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E4EECB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midzone assembly (GO:0051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A9A14A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9D4890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F56405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0B1E5C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7909BF" w:rsidRPr="007909BF" w14:paraId="55C720AB" w14:textId="77777777" w:rsidTr="007909BF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01EA96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912D92" w14:textId="77777777" w:rsidR="007909BF" w:rsidRPr="007909BF" w:rsidRDefault="007909BF" w:rsidP="007909B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e-replicative complex assembly involved in nuclear cell cycle DNA replication (GO:00062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8E12E8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781217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5AE4F4" w14:textId="77777777" w:rsidR="007909BF" w:rsidRPr="007909BF" w:rsidRDefault="007909BF" w:rsidP="007909B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0E545D" w14:textId="77777777" w:rsidR="007909BF" w:rsidRPr="007909BF" w:rsidRDefault="007909BF" w:rsidP="007909B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909B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</w:tbl>
    <w:p w14:paraId="23A41930" w14:textId="619FB02C" w:rsidR="0084303A" w:rsidRPr="007909BF" w:rsidRDefault="007909BF" w:rsidP="007909B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7909B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6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پروس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سرطانی نسبت به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7909B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 </w:t>
      </w:r>
      <w:r w:rsidRPr="007909B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696707C6" w14:textId="3D19C3C8" w:rsidR="0084303A" w:rsidRDefault="006A2CA0" w:rsidP="0084303A">
      <w:pPr>
        <w:bidi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اکثر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بالا مرتبط با عملیا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 xml:space="preserve">کپی برداری از </w:t>
      </w:r>
      <w:r>
        <w:rPr>
          <w:rFonts w:cs="B Lotus"/>
          <w:sz w:val="28"/>
          <w:szCs w:val="28"/>
          <w:lang w:val="en-US" w:bidi="fa-IR"/>
        </w:rPr>
        <w:t>DNA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 که این نشان دهده ایجاد تغییرات در این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sz w:val="28"/>
          <w:szCs w:val="28"/>
          <w:rtl/>
          <w:lang w:val="en-US" w:bidi="fa-IR"/>
        </w:rPr>
        <w:t xml:space="preserve">در طی ابتلا به </w:t>
      </w:r>
      <w:r>
        <w:rPr>
          <w:rFonts w:cs="B Lotus"/>
          <w:sz w:val="28"/>
          <w:szCs w:val="28"/>
          <w:lang w:val="en-US" w:bidi="fa-IR"/>
        </w:rPr>
        <w:t>AML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باشد.</w:t>
      </w:r>
    </w:p>
    <w:p w14:paraId="5B90F065" w14:textId="753E85BC" w:rsidR="006A2CA0" w:rsidRDefault="006A2CA0" w:rsidP="006A2CA0">
      <w:pPr>
        <w:bidi/>
        <w:jc w:val="both"/>
        <w:rPr>
          <w:rFonts w:cs="B Lotus"/>
          <w:sz w:val="28"/>
          <w:szCs w:val="28"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>با بررسی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مولکولی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>
        <w:rPr>
          <w:rFonts w:cs="B Lotus" w:hint="cs"/>
          <w:sz w:val="28"/>
          <w:szCs w:val="28"/>
          <w:rtl/>
          <w:lang w:val="en-US" w:bidi="fa-IR"/>
        </w:rPr>
        <w:t>توان دریافت ک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sz w:val="28"/>
          <w:szCs w:val="28"/>
          <w:rtl/>
          <w:lang w:val="en-US" w:bidi="fa-IR"/>
        </w:rPr>
        <w:t>افزایش بیان داشته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با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مرتبط با کپی برداری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از جمله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>متصل شونده به نقطه شروع کپی برداری، مولک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دخیل در </w:t>
      </w:r>
      <w:r w:rsidR="00666E6E">
        <w:rPr>
          <w:rFonts w:cs="B Lotus"/>
          <w:sz w:val="28"/>
          <w:szCs w:val="28"/>
          <w:lang w:val="en-US" w:bidi="fa-IR"/>
        </w:rPr>
        <w:t>DNA Polymerase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اتصالات بین مولکولی در پروتئی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و </w:t>
      </w:r>
      <w:r w:rsidR="00666E6E">
        <w:rPr>
          <w:rFonts w:cs="B Lotus"/>
          <w:sz w:val="28"/>
          <w:szCs w:val="28"/>
          <w:lang w:val="en-US" w:bidi="fa-IR"/>
        </w:rPr>
        <w:t>DNA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و همچنین آبکافت </w:t>
      </w:r>
      <w:r w:rsidR="00666E6E">
        <w:rPr>
          <w:rFonts w:cs="B Lotus"/>
          <w:sz w:val="28"/>
          <w:szCs w:val="28"/>
          <w:lang w:val="en-US" w:bidi="fa-IR"/>
        </w:rPr>
        <w:lastRenderedPageBreak/>
        <w:t>ATP</w:t>
      </w:r>
      <w:r w:rsidR="00666E6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666E6E">
        <w:rPr>
          <w:rFonts w:cs="B Lotus" w:hint="cs"/>
          <w:sz w:val="28"/>
          <w:szCs w:val="28"/>
          <w:rtl/>
          <w:lang w:val="en-US" w:bidi="fa-IR"/>
        </w:rPr>
        <w:t>. به همین دلیل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666E6E">
        <w:rPr>
          <w:rFonts w:cs="B Lotus" w:hint="cs"/>
          <w:sz w:val="28"/>
          <w:szCs w:val="28"/>
          <w:rtl/>
          <w:lang w:val="en-US" w:bidi="fa-IR"/>
        </w:rPr>
        <w:t>، ا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666E6E">
        <w:rPr>
          <w:rFonts w:cs="B Lotus" w:hint="cs"/>
          <w:sz w:val="28"/>
          <w:szCs w:val="28"/>
          <w:rtl/>
          <w:lang w:val="en-US" w:bidi="fa-IR"/>
        </w:rPr>
        <w:t>دچار مشکلات متعد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66E6E">
        <w:rPr>
          <w:rFonts w:cs="B Lotus" w:hint="cs"/>
          <w:sz w:val="28"/>
          <w:szCs w:val="28"/>
          <w:rtl/>
          <w:lang w:val="en-US" w:bidi="fa-IR"/>
        </w:rPr>
        <w:t>شوند.</w:t>
      </w:r>
      <w:r>
        <w:rPr>
          <w:rFonts w:cs="B Lotus" w:hint="cs"/>
          <w:sz w:val="28"/>
          <w:szCs w:val="28"/>
          <w:rtl/>
          <w:lang w:val="en-US" w:bidi="fa-IR"/>
        </w:rPr>
        <w:t xml:space="preserve"> </w:t>
      </w:r>
      <w:r w:rsidR="00186D85">
        <w:rPr>
          <w:rFonts w:cs="B Lotus" w:hint="cs"/>
          <w:sz w:val="28"/>
          <w:szCs w:val="28"/>
          <w:rtl/>
          <w:lang w:val="en-US" w:bidi="fa-IR"/>
        </w:rPr>
        <w:t>(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7</w:t>
      </w:r>
      <w:r w:rsidR="00186D85">
        <w:rPr>
          <w:rFonts w:cs="B Lotus" w:hint="cs"/>
          <w:sz w:val="28"/>
          <w:szCs w:val="28"/>
          <w:rtl/>
          <w:lang w:val="en-US" w:bidi="fa-IR"/>
        </w:rPr>
        <w:t xml:space="preserve"> مهم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186D85">
        <w:rPr>
          <w:rFonts w:cs="B Lotus" w:hint="cs"/>
          <w:sz w:val="28"/>
          <w:szCs w:val="28"/>
          <w:rtl/>
          <w:lang w:val="en-US" w:bidi="fa-IR"/>
        </w:rPr>
        <w:t>ین عملکر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مولکولی مرتبط با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186D85">
        <w:rPr>
          <w:rFonts w:cs="B Lotus" w:hint="cs"/>
          <w:sz w:val="28"/>
          <w:szCs w:val="28"/>
          <w:rtl/>
          <w:lang w:val="en-US" w:bidi="fa-IR"/>
        </w:rPr>
        <w:t>یافته شده را نشا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186D85">
        <w:rPr>
          <w:rFonts w:cs="B Lotus" w:hint="cs"/>
          <w:sz w:val="28"/>
          <w:szCs w:val="28"/>
          <w:rtl/>
          <w:lang w:val="en-US" w:bidi="fa-IR"/>
        </w:rPr>
        <w:t>دهد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282"/>
        <w:gridCol w:w="1281"/>
        <w:gridCol w:w="1455"/>
        <w:gridCol w:w="955"/>
        <w:gridCol w:w="1366"/>
      </w:tblGrid>
      <w:tr w:rsidR="00186D85" w:rsidRPr="00186D85" w14:paraId="3ACA5ABE" w14:textId="77777777" w:rsidTr="00186D85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A39194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B8BAAE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828789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3A84C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A912A7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E16C6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186D85" w:rsidRPr="00186D85" w14:paraId="5854656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80B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C077A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replication origin binding (GO:00036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BBD30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53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9ACCD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3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B046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92DDD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7.6</w:t>
            </w:r>
          </w:p>
        </w:tc>
      </w:tr>
      <w:tr w:rsidR="00186D85" w:rsidRPr="00186D85" w14:paraId="4982448E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C30F8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37E2E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helicase activity (GO:00171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093D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8EA87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87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E2196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4558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1.22</w:t>
            </w:r>
          </w:p>
        </w:tc>
      </w:tr>
      <w:tr w:rsidR="00186D85" w:rsidRPr="00186D85" w14:paraId="7DC55833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58CE8F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D2C68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our-way junction DNA binding (GO:00004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6168DE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3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A4F53A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2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48FAF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D1CD8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4.84</w:t>
            </w:r>
          </w:p>
        </w:tc>
      </w:tr>
      <w:tr w:rsidR="00186D85" w:rsidRPr="00186D85" w14:paraId="085BCE6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D59F4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3F49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polymerase binding (GO:00701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249AD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7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574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16B1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871C7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5.37</w:t>
            </w:r>
          </w:p>
        </w:tc>
      </w:tr>
      <w:tr w:rsidR="00186D85" w:rsidRPr="00186D85" w14:paraId="1C475FA9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0A491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A1F07C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NA secondary structure binding (GO:00002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D93A0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388390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00D1A1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76F2A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3.02</w:t>
            </w:r>
          </w:p>
        </w:tc>
      </w:tr>
      <w:tr w:rsidR="00186D85" w:rsidRPr="00186D85" w14:paraId="4FA462F7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A750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8AEDB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ingle-stranded DNA binding (GO:00036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FF12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E248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8BA0A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F62F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3</w:t>
            </w:r>
          </w:p>
        </w:tc>
      </w:tr>
      <w:tr w:rsidR="00186D85" w:rsidRPr="00186D85" w14:paraId="39BEF745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757146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4877893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'-flap endonuclease activity (GO:00171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2979D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1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410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1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5CD3AE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318B6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.07</w:t>
            </w:r>
          </w:p>
        </w:tc>
      </w:tr>
      <w:tr w:rsidR="00186D85" w:rsidRPr="00186D85" w14:paraId="0E212F51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0D2A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3E4088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ap endonuclease activity (GO:004825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EA8F3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1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62BF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1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AD059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BC4147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3.58</w:t>
            </w:r>
          </w:p>
        </w:tc>
      </w:tr>
      <w:tr w:rsidR="00186D85" w:rsidRPr="00186D85" w14:paraId="69CB8936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20E6D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B4439E4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'-5' DNA helicase activity (GO:00431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6DC8B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BA6CCC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6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ECB72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33B6CD9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8</w:t>
            </w:r>
          </w:p>
        </w:tc>
      </w:tr>
      <w:tr w:rsidR="00186D85" w:rsidRPr="00186D85" w14:paraId="708D06BA" w14:textId="77777777" w:rsidTr="00186D85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5BC84A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F9966" w14:textId="77777777" w:rsidR="00186D85" w:rsidRPr="00186D85" w:rsidRDefault="00186D85" w:rsidP="00186D85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NA-DNA hybrid ribonuclease activity (GO:00045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4CA1B8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4C425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9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45910B" w14:textId="77777777" w:rsidR="00186D85" w:rsidRPr="00186D85" w:rsidRDefault="00186D85" w:rsidP="00186D85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DA160E" w14:textId="77777777" w:rsidR="00186D85" w:rsidRPr="00186D85" w:rsidRDefault="00186D85" w:rsidP="00186D8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D8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1.05</w:t>
            </w:r>
          </w:p>
        </w:tc>
      </w:tr>
    </w:tbl>
    <w:p w14:paraId="12D561E4" w14:textId="332DA0F7" w:rsidR="006A2CA0" w:rsidRPr="00186D85" w:rsidRDefault="00186D85" w:rsidP="00666E6E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66E6E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7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عملکرد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186D85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186D8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="00666E6E" w:rsidRP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Monocytes_Up.xlsx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66E6E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66E6E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1674EF1" w14:textId="062991BB" w:rsidR="006A2CA0" w:rsidRDefault="00666E6E" w:rsidP="007E72CE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Fonts w:cs="B Lotus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بررسی </w:t>
      </w:r>
      <w:r w:rsidR="00A30F73">
        <w:rPr>
          <w:rFonts w:cs="B Lotus" w:hint="cs"/>
          <w:sz w:val="28"/>
          <w:szCs w:val="28"/>
          <w:rtl/>
          <w:lang w:val="en-US" w:bidi="fa-IR"/>
        </w:rPr>
        <w:t>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EB486F">
        <w:rPr>
          <w:rFonts w:cs="B Lotus" w:hint="cs"/>
          <w:sz w:val="28"/>
          <w:szCs w:val="28"/>
          <w:rtl/>
          <w:lang w:val="en-US" w:bidi="fa-IR"/>
        </w:rPr>
        <w:t>سلول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EB486F">
        <w:rPr>
          <w:rFonts w:cs="B Lotus" w:hint="cs"/>
          <w:sz w:val="28"/>
          <w:szCs w:val="28"/>
          <w:rtl/>
          <w:lang w:val="en-US" w:bidi="fa-IR"/>
        </w:rPr>
        <w:t xml:space="preserve">توان دریافت که </w:t>
      </w:r>
      <w:r w:rsidR="00A30F73">
        <w:rPr>
          <w:rFonts w:cs="B Lotus" w:hint="cs"/>
          <w:sz w:val="28"/>
          <w:szCs w:val="28"/>
          <w:rtl/>
          <w:lang w:val="en-US" w:bidi="fa-IR"/>
        </w:rPr>
        <w:t>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r w:rsidR="00A30F73">
        <w:rPr>
          <w:rFonts w:cs="B Lotus"/>
          <w:sz w:val="28"/>
          <w:szCs w:val="28"/>
          <w:lang w:val="en-US" w:bidi="fa-IR"/>
        </w:rPr>
        <w:t>cmg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وظیفه باز کردن رشته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A30F73">
        <w:rPr>
          <w:rFonts w:cs="B Lotus"/>
          <w:sz w:val="28"/>
          <w:szCs w:val="28"/>
          <w:lang w:val="en-US" w:bidi="fa-IR"/>
        </w:rPr>
        <w:t>DNA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را از یکدیگر دارند موثر است، در </w:t>
      </w:r>
      <w:r w:rsidR="00A30F73">
        <w:rPr>
          <w:rFonts w:cs="B Lotus"/>
          <w:sz w:val="28"/>
          <w:szCs w:val="28"/>
          <w:lang w:val="en-US" w:bidi="fa-IR"/>
        </w:rPr>
        <w:t>spindle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 که ساختمان سلول را حفظ کرده و ارگانیز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A30F73">
        <w:rPr>
          <w:rFonts w:cs="B Lotus" w:hint="cs"/>
          <w:sz w:val="28"/>
          <w:szCs w:val="28"/>
          <w:rtl/>
          <w:lang w:val="en-US" w:bidi="fa-IR"/>
        </w:rPr>
        <w:t xml:space="preserve">را مدیریت کرده و همچنین در تقسیم سلول وظیفه جداسازی اجزا را به عهده دارد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در </w:t>
      </w:r>
      <w:r w:rsidR="007E72CE">
        <w:rPr>
          <w:rFonts w:cs="B Lotus"/>
          <w:sz w:val="28"/>
          <w:szCs w:val="28"/>
          <w:lang w:val="en-US" w:bidi="fa-IR"/>
        </w:rPr>
        <w:t>Golgi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وظیفه مدیریت و بسته بندی خروج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 </w:t>
      </w:r>
      <w:r w:rsidR="007E72CE">
        <w:rPr>
          <w:rFonts w:cs="B Lotus" w:hint="cs"/>
          <w:sz w:val="28"/>
          <w:szCs w:val="28"/>
          <w:rtl/>
          <w:lang w:val="en-US" w:bidi="fa-IR"/>
        </w:rPr>
        <w:t>و ورود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سلول را به عهده دارد و همچنین در </w:t>
      </w:r>
      <w:r w:rsidR="007E72CE">
        <w:rPr>
          <w:rFonts w:cs="B Lotus"/>
          <w:sz w:val="28"/>
          <w:szCs w:val="28"/>
          <w:lang w:val="en-US" w:bidi="fa-IR"/>
        </w:rPr>
        <w:t>kinase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که یکی از آنزیم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مهم </w:t>
      </w:r>
      <w:r w:rsidR="000951CA">
        <w:rPr>
          <w:rFonts w:cs="B Lotus" w:hint="cs"/>
          <w:sz w:val="28"/>
          <w:szCs w:val="28"/>
          <w:rtl/>
          <w:lang w:val="en-US" w:bidi="fa-IR"/>
        </w:rPr>
        <w:t>در تسهیل فرآیند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0951CA">
        <w:rPr>
          <w:rFonts w:cs="B Lotus" w:hint="cs"/>
          <w:sz w:val="28"/>
          <w:szCs w:val="28"/>
          <w:rtl/>
          <w:lang w:val="en-US" w:bidi="fa-IR"/>
        </w:rPr>
        <w:t>درون سلولی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7E72CE">
        <w:rPr>
          <w:rFonts w:cs="B Lotus" w:hint="cs"/>
          <w:sz w:val="28"/>
          <w:szCs w:val="28"/>
          <w:rtl/>
          <w:lang w:val="en-US" w:bidi="fa-IR"/>
        </w:rPr>
        <w:t>باشد و موارد متعدد دیگر موثر است.</w:t>
      </w:r>
      <w:r w:rsidR="000951CA">
        <w:rPr>
          <w:rFonts w:cs="B Lotus" w:hint="cs"/>
          <w:sz w:val="28"/>
          <w:szCs w:val="28"/>
          <w:rtl/>
          <w:lang w:val="en-US" w:bidi="fa-IR"/>
        </w:rPr>
        <w:t xml:space="preserve"> این تاثیر به نحوی است که با افزایش بیان این ژن</w:t>
      </w:r>
      <w:r w:rsidR="000C4034">
        <w:rPr>
          <w:rFonts w:cs="B Lotus" w:hint="cs"/>
          <w:sz w:val="28"/>
          <w:szCs w:val="28"/>
          <w:rtl/>
          <w:lang w:val="en-US" w:bidi="fa-IR"/>
        </w:rPr>
        <w:t>‌ها</w:t>
      </w:r>
      <w:r w:rsidR="000951CA">
        <w:rPr>
          <w:rFonts w:cs="B Lotus" w:hint="cs"/>
          <w:sz w:val="28"/>
          <w:szCs w:val="28"/>
          <w:rtl/>
          <w:lang w:val="en-US" w:bidi="fa-IR"/>
        </w:rPr>
        <w:t>، بروز خطا در عملکرد این موارد را شاهد هستیم و باعث ایجاد مشکلات سرطانی در سلول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0951CA">
        <w:rPr>
          <w:rFonts w:cs="B Lotus" w:hint="cs"/>
          <w:sz w:val="28"/>
          <w:szCs w:val="28"/>
          <w:rtl/>
          <w:lang w:val="en-US" w:bidi="fa-IR"/>
        </w:rPr>
        <w:t>شود.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مرتبط</w:t>
      </w:r>
      <w:r w:rsidR="000C4034">
        <w:rPr>
          <w:rFonts w:cs="B Lotus" w:hint="cs"/>
          <w:sz w:val="28"/>
          <w:szCs w:val="28"/>
          <w:rtl/>
          <w:lang w:val="en-US" w:bidi="fa-IR"/>
        </w:rPr>
        <w:t>‌تر</w:t>
      </w:r>
      <w:r w:rsidR="007E72CE">
        <w:rPr>
          <w:rFonts w:cs="B Lotus" w:hint="cs"/>
          <w:sz w:val="28"/>
          <w:szCs w:val="28"/>
          <w:rtl/>
          <w:lang w:val="en-US" w:bidi="fa-IR"/>
        </w:rPr>
        <w:t>ین کامپوننت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سلولی به ژن</w:t>
      </w:r>
      <w:r w:rsidR="000C4034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7E72CE">
        <w:rPr>
          <w:rFonts w:cs="B Lotus" w:hint="cs"/>
          <w:sz w:val="28"/>
          <w:szCs w:val="28"/>
          <w:rtl/>
          <w:lang w:val="en-US" w:bidi="fa-IR"/>
        </w:rPr>
        <w:t>افزایش یافته در جدول</w:t>
      </w:r>
      <w:r w:rsidR="007E54D8">
        <w:rPr>
          <w:rFonts w:cs="B Lotus" w:hint="cs"/>
          <w:sz w:val="28"/>
          <w:szCs w:val="28"/>
          <w:rtl/>
          <w:lang w:val="en-US" w:bidi="fa-IR"/>
        </w:rPr>
        <w:t>8</w:t>
      </w:r>
      <w:r w:rsidR="007E72CE">
        <w:rPr>
          <w:rFonts w:cs="B Lotus" w:hint="cs"/>
          <w:sz w:val="28"/>
          <w:szCs w:val="28"/>
          <w:rtl/>
          <w:lang w:val="en-US" w:bidi="fa-IR"/>
        </w:rPr>
        <w:t xml:space="preserve"> لیست شده</w:t>
      </w:r>
      <w:r w:rsidR="000C4034">
        <w:rPr>
          <w:rFonts w:cs="B Lotus" w:hint="cs"/>
          <w:sz w:val="28"/>
          <w:szCs w:val="28"/>
          <w:rtl/>
          <w:lang w:val="en-US" w:bidi="fa-IR"/>
        </w:rPr>
        <w:t>‌اند</w:t>
      </w:r>
      <w:r w:rsidR="007E72CE">
        <w:rPr>
          <w:rFonts w:cs="B Lotus" w:hint="cs"/>
          <w:sz w:val="28"/>
          <w:szCs w:val="28"/>
          <w:rtl/>
          <w:lang w:val="en-US" w:bidi="fa-IR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46"/>
        <w:gridCol w:w="1281"/>
        <w:gridCol w:w="1425"/>
        <w:gridCol w:w="952"/>
        <w:gridCol w:w="1335"/>
      </w:tblGrid>
      <w:tr w:rsidR="000951CA" w:rsidRPr="000951CA" w14:paraId="08B94D39" w14:textId="77777777" w:rsidTr="000951CA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0C012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385749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1D62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FE66FE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5F80B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8DA45E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951CA" w:rsidRPr="000951CA" w14:paraId="40D45FB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D4390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9DB484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MG complex (GO:007116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22EB0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9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9FDC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E4D4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5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48182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13717.69</w:t>
            </w:r>
          </w:p>
        </w:tc>
      </w:tr>
      <w:tr w:rsidR="000951CA" w:rsidRPr="000951CA" w14:paraId="06561815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68185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7A91ED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indle (GO:0005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D2682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7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FB3B4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7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1D8B3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72FCB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.95</w:t>
            </w:r>
          </w:p>
        </w:tc>
      </w:tr>
      <w:tr w:rsidR="000951CA" w:rsidRPr="000951CA" w14:paraId="160D1B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E68D3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C41135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uclear chromosome (GO:00002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D4E7C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6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CBDE9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26E38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F487DD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4.95</w:t>
            </w:r>
          </w:p>
        </w:tc>
      </w:tr>
      <w:tr w:rsidR="000951CA" w:rsidRPr="000951CA" w14:paraId="1F2D37A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F2499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FF20EB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racellular non-membrane-bounded organelle (GO:004323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9EAE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B5B97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4598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209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08</w:t>
            </w:r>
          </w:p>
        </w:tc>
      </w:tr>
      <w:tr w:rsidR="000951CA" w:rsidRPr="000951CA" w14:paraId="5A33B67E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BCF4D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097031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 cisterna (GO:000013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21AEFE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42F9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6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C713A3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D2DB4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2.65</w:t>
            </w:r>
          </w:p>
        </w:tc>
      </w:tr>
      <w:tr w:rsidR="000951CA" w:rsidRPr="000951CA" w14:paraId="7B22D592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ECEF5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A6C83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kinase holoenzyme complex (GO:00003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5B4670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9FE8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8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96FBC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44EC1B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7.34</w:t>
            </w:r>
          </w:p>
        </w:tc>
      </w:tr>
      <w:tr w:rsidR="000951CA" w:rsidRPr="000951CA" w14:paraId="7E4F8717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68355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D3AC83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membrane (GO:003258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8E103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0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1194E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8A4A3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4E1A2F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2.99</w:t>
            </w:r>
          </w:p>
        </w:tc>
      </w:tr>
      <w:tr w:rsidR="000951CA" w:rsidRPr="000951CA" w14:paraId="6ECC3DD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FE6DA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2441C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rine/threonine protein kinase complex (GO:190255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BBE4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3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2E667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D0F28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DB796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1.74</w:t>
            </w:r>
          </w:p>
        </w:tc>
      </w:tr>
      <w:tr w:rsidR="000951CA" w:rsidRPr="000951CA" w14:paraId="1E73280A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6DB634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7F3B2D9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(GO:00726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20ED06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2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931CFE1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7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700B64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5D2C2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19</w:t>
            </w:r>
          </w:p>
        </w:tc>
      </w:tr>
      <w:tr w:rsidR="000951CA" w:rsidRPr="000951CA" w14:paraId="18B90F38" w14:textId="77777777" w:rsidTr="000951CA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D3BBB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4F1CF" w14:textId="77777777" w:rsidR="000951CA" w:rsidRPr="000951CA" w:rsidRDefault="000951CA" w:rsidP="000951C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olgi cisterna (GO:00319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4D70FC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46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444C5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FF0F83" w14:textId="77777777" w:rsidR="000951CA" w:rsidRPr="000951CA" w:rsidRDefault="000951CA" w:rsidP="000951C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02D52E" w14:textId="77777777" w:rsidR="000951CA" w:rsidRPr="000951CA" w:rsidRDefault="000951CA" w:rsidP="000951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951C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.72</w:t>
            </w:r>
          </w:p>
        </w:tc>
      </w:tr>
    </w:tbl>
    <w:p w14:paraId="52CCE98D" w14:textId="21D27246" w:rsidR="007E72CE" w:rsidRPr="000951CA" w:rsidRDefault="000951CA" w:rsidP="000951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951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8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951CA">
        <w:rPr>
          <w:rFonts w:cs="B Lotus" w:hint="c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کامپوننت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رتبط با ژن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افزایش بیان یافته در بیماران نسبت به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لیست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</w:t>
      </w:r>
      <w:r w:rsidRPr="000951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این موارد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951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</w:t>
      </w:r>
      <w:r w:rsidR="005837D9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am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0C4034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140B84CF" w14:textId="57BEDCC7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7" w:name="_Toc95037006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2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 w:rsidRPr="00AA16D3"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Monocytes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7"/>
    </w:p>
    <w:p w14:paraId="6A3CFFA0" w14:textId="0CE5018B" w:rsidR="00815102" w:rsidRPr="00B20F95" w:rsidRDefault="007E54D8" w:rsidP="00645BFF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sz w:val="28"/>
          <w:szCs w:val="28"/>
          <w:rtl/>
          <w:lang w:val="en-US" w:bidi="fa-IR"/>
        </w:rPr>
        <w:t xml:space="preserve">با درج ژن‌های </w:t>
      </w:r>
      <w:r w:rsidR="005C7811">
        <w:rPr>
          <w:rFonts w:cs="B Lotus" w:hint="cs"/>
          <w:sz w:val="28"/>
          <w:szCs w:val="28"/>
          <w:rtl/>
          <w:lang w:val="en-US" w:bidi="fa-IR"/>
        </w:rPr>
        <w:t>کاهش</w:t>
      </w:r>
      <w:r>
        <w:rPr>
          <w:rFonts w:cs="B Lotus" w:hint="cs"/>
          <w:sz w:val="28"/>
          <w:szCs w:val="28"/>
          <w:rtl/>
          <w:lang w:val="en-US" w:bidi="fa-IR"/>
        </w:rPr>
        <w:t xml:space="preserve"> بیان داشته در نمونه‌های سرطانی نسبت به </w:t>
      </w:r>
      <w:r>
        <w:rPr>
          <w:rFonts w:cs="B Lotus"/>
          <w:sz w:val="28"/>
          <w:szCs w:val="28"/>
          <w:lang w:val="en-US" w:bidi="fa-IR"/>
        </w:rPr>
        <w:t>Monocytes</w:t>
      </w:r>
      <w:r>
        <w:rPr>
          <w:rFonts w:cs="B Lotus" w:hint="cs"/>
          <w:sz w:val="28"/>
          <w:szCs w:val="28"/>
          <w:rtl/>
          <w:lang w:val="en-US" w:bidi="fa-IR"/>
        </w:rPr>
        <w:t xml:space="preserve"> در وبسایت </w:t>
      </w:r>
      <w:r>
        <w:rPr>
          <w:rFonts w:cs="B Lotus"/>
          <w:sz w:val="28"/>
          <w:szCs w:val="28"/>
          <w:lang w:val="en-US" w:bidi="fa-IR"/>
        </w:rPr>
        <w:t>Enrichr</w:t>
      </w:r>
      <w:r>
        <w:rPr>
          <w:rFonts w:cs="B Lotus" w:hint="cs"/>
          <w:sz w:val="28"/>
          <w:szCs w:val="28"/>
          <w:rtl/>
          <w:lang w:val="en-US" w:bidi="fa-IR"/>
        </w:rPr>
        <w:t xml:space="preserve"> و بررسی </w:t>
      </w:r>
      <w:r>
        <w:rPr>
          <w:rFonts w:cs="B Lotus"/>
          <w:sz w:val="28"/>
          <w:szCs w:val="28"/>
          <w:lang w:val="en-US" w:bidi="fa-IR"/>
        </w:rPr>
        <w:t>Ontology</w:t>
      </w:r>
      <w:r>
        <w:rPr>
          <w:rFonts w:cs="B Lotus" w:hint="cs"/>
          <w:sz w:val="28"/>
          <w:szCs w:val="28"/>
          <w:rtl/>
          <w:lang w:val="en-US" w:bidi="fa-IR"/>
        </w:rPr>
        <w:t xml:space="preserve">‌های ارائه شده؛ این ژن‌ها در فرآیند‌های متعددی اثر بالایی دارند و همانگونه که انتظار می‌رود تعداد زیادی از موارد که دارای </w:t>
      </w:r>
      <w:r>
        <w:rPr>
          <w:rFonts w:cs="B Lotus"/>
          <w:sz w:val="28"/>
          <w:szCs w:val="28"/>
          <w:lang w:val="en-US" w:bidi="fa-IR"/>
        </w:rPr>
        <w:t>adj.P.Val</w:t>
      </w:r>
      <w:r>
        <w:rPr>
          <w:rFonts w:cs="B Lotus" w:hint="cs"/>
          <w:sz w:val="28"/>
          <w:szCs w:val="28"/>
          <w:rtl/>
          <w:lang w:val="en-US" w:bidi="fa-IR"/>
        </w:rPr>
        <w:t xml:space="preserve"> بسیار کوچکی هستند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 بسیار زیاد است و در جدول9 بعضی از این موارد آورده </w:t>
      </w:r>
      <w:r w:rsidR="00EA55AB">
        <w:rPr>
          <w:rFonts w:cs="B Lotus" w:hint="cs"/>
          <w:sz w:val="28"/>
          <w:szCs w:val="28"/>
          <w:rtl/>
          <w:lang w:val="en-US" w:bidi="fa-IR"/>
        </w:rPr>
        <w:t>شده‌است</w:t>
      </w:r>
      <w:r w:rsidR="000A380E">
        <w:rPr>
          <w:rFonts w:cs="B Lotus" w:hint="cs"/>
          <w:sz w:val="28"/>
          <w:szCs w:val="28"/>
          <w:rtl/>
          <w:lang w:val="en-US" w:bidi="fa-IR"/>
        </w:rPr>
        <w:t xml:space="preserve">. 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به منظور بررسی، مورد اول جدول9، این مورد مربوط به 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تغ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ر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در مورفولوژ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و رفتار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وتروف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ل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ناش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از قرار گرفتن در معرض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توک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کموک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ن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گاند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سلول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عامل محلول، که منجر به شروع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ا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تداوم 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ک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 xml:space="preserve"> پاسخ ا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815102" w:rsidRPr="00815102">
        <w:rPr>
          <w:rFonts w:cs="B Lotus" w:hint="eastAsia"/>
          <w:sz w:val="28"/>
          <w:szCs w:val="28"/>
          <w:rtl/>
          <w:lang w:val="en-US" w:bidi="fa-IR"/>
        </w:rPr>
        <w:t>من</w:t>
      </w:r>
      <w:r w:rsidR="00815102" w:rsidRPr="00815102">
        <w:rPr>
          <w:rFonts w:cs="B Lotus" w:hint="cs"/>
          <w:sz w:val="28"/>
          <w:szCs w:val="28"/>
          <w:rtl/>
          <w:lang w:val="en-US" w:bidi="fa-IR"/>
        </w:rPr>
        <w:t>ی</w:t>
      </w:r>
      <w:r w:rsidR="00EA55AB">
        <w:rPr>
          <w:rFonts w:cs="B Lotus"/>
          <w:sz w:val="28"/>
          <w:szCs w:val="28"/>
          <w:rtl/>
          <w:lang w:val="en-US" w:bidi="fa-IR"/>
        </w:rPr>
        <w:t xml:space="preserve"> می‌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شود</w:t>
      </w:r>
      <w:r w:rsidR="00815102">
        <w:rPr>
          <w:rStyle w:val="FootnoteReference"/>
          <w:rFonts w:cs="B Lotus"/>
          <w:sz w:val="28"/>
          <w:szCs w:val="28"/>
          <w:rtl/>
          <w:lang w:val="en-US" w:bidi="fa-IR"/>
        </w:rPr>
        <w:footnoteReference w:id="12"/>
      </w:r>
      <w:r w:rsidR="00815102">
        <w:rPr>
          <w:rFonts w:cs="B Lotus" w:hint="cs"/>
          <w:sz w:val="28"/>
          <w:szCs w:val="28"/>
          <w:rtl/>
          <w:lang w:val="en-US" w:bidi="fa-IR"/>
        </w:rPr>
        <w:t>(شکل15)</w:t>
      </w:r>
      <w:r w:rsidR="00815102" w:rsidRPr="00815102">
        <w:rPr>
          <w:rFonts w:cs="B Lotus"/>
          <w:sz w:val="28"/>
          <w:szCs w:val="28"/>
          <w:rtl/>
          <w:lang w:val="en-US" w:bidi="fa-IR"/>
        </w:rPr>
        <w:t>.</w:t>
      </w:r>
      <w:r w:rsidR="00815102">
        <w:rPr>
          <w:rFonts w:cs="B Lotus" w:hint="cs"/>
          <w:sz w:val="28"/>
          <w:szCs w:val="28"/>
          <w:rtl/>
          <w:lang w:val="en-US" w:bidi="fa-IR"/>
        </w:rPr>
        <w:t xml:space="preserve">  دیگر موارد نیز به صورت مستقیم یا غیر مستقیم در پروسه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‌های </w:t>
      </w:r>
      <w:r w:rsidR="00815102">
        <w:rPr>
          <w:rFonts w:cs="B Lotus" w:hint="cs"/>
          <w:sz w:val="28"/>
          <w:szCs w:val="28"/>
          <w:rtl/>
          <w:lang w:val="en-US" w:bidi="fa-IR"/>
        </w:rPr>
        <w:t>ایمنی بدن موثر هستند.</w:t>
      </w:r>
      <w:r w:rsidR="00645BFF">
        <w:rPr>
          <w:rFonts w:cs="B Lotus" w:hint="cs"/>
          <w:sz w:val="28"/>
          <w:szCs w:val="28"/>
          <w:rtl/>
          <w:lang w:val="en-US" w:bidi="fa-IR"/>
        </w:rPr>
        <w:t xml:space="preserve"> (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صاویر برخی از پروس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یگر در دایرکتوری </w:t>
      </w:r>
      <w:r w:rsidR="00645BFF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645BF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645BFF">
        <w:rPr>
          <w:rFonts w:cs="B Lotus" w:hint="cs"/>
          <w:sz w:val="28"/>
          <w:szCs w:val="28"/>
          <w:rtl/>
          <w:lang w:val="en-US" w:bidi="fa-IR"/>
        </w:rPr>
        <w:t>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838"/>
        <w:gridCol w:w="850"/>
        <w:gridCol w:w="1355"/>
        <w:gridCol w:w="943"/>
        <w:gridCol w:w="1353"/>
      </w:tblGrid>
      <w:tr w:rsidR="000A380E" w:rsidRPr="000A380E" w14:paraId="6F85FB2F" w14:textId="77777777" w:rsidTr="000A380E">
        <w:trPr>
          <w:trHeight w:val="34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83BC51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805B58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E11437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7564D7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4E716F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068CCD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A380E" w:rsidRPr="000A380E" w14:paraId="020C433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202400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B5FDD8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1933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5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390D9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FCBB35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AD290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0.83</w:t>
            </w:r>
          </w:p>
        </w:tc>
      </w:tr>
      <w:tr w:rsidR="000A380E" w:rsidRPr="000A380E" w14:paraId="557678D8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A917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2BFDFF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BBCFBD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0E-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1D7707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4E-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6C1A8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3EA0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7.55</w:t>
            </w:r>
          </w:p>
        </w:tc>
      </w:tr>
      <w:tr w:rsidR="000A380E" w:rsidRPr="000A380E" w14:paraId="6B758F5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06D00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6B8E3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CFC65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6E-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F8C45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0E-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F90CA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BDC68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3.53</w:t>
            </w:r>
          </w:p>
        </w:tc>
      </w:tr>
      <w:tr w:rsidR="000A380E" w:rsidRPr="000A380E" w14:paraId="1816908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08F13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19D6EB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56C15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9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445436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5F968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1D8225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9.59</w:t>
            </w:r>
          </w:p>
        </w:tc>
      </w:tr>
      <w:tr w:rsidR="000A380E" w:rsidRPr="000A380E" w14:paraId="37E26476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B3184E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B847F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terferon-gamma-mediated signaling pathway (GO:00603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9ACE01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4E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81C94C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B84CE1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E337D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19.67</w:t>
            </w:r>
          </w:p>
        </w:tc>
      </w:tr>
      <w:tr w:rsidR="000A380E" w:rsidRPr="000A380E" w14:paraId="58830FB1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34DA8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B0812E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interferon-gamma (GO:007134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58792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89E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2CF44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0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3641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429CB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1.17</w:t>
            </w:r>
          </w:p>
        </w:tc>
      </w:tr>
      <w:tr w:rsidR="000A380E" w:rsidRPr="000A380E" w14:paraId="2EBC8FE2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6FDD2C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8B7E66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C7CD6A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C44EA4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8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DCF65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E26EAB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6.52</w:t>
            </w:r>
          </w:p>
        </w:tc>
      </w:tr>
      <w:tr w:rsidR="000A380E" w:rsidRPr="000A380E" w14:paraId="25A0A83C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E88AF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274871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ytokine production (GO:00018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11C9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0E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E13E1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6D59A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146CDA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9.28</w:t>
            </w:r>
          </w:p>
        </w:tc>
      </w:tr>
      <w:tr w:rsidR="000A380E" w:rsidRPr="000A380E" w14:paraId="73F01477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62D2C0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3BD822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6 production (GO:00326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DF55A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2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E60EE8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6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D6C44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35BF13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3.7</w:t>
            </w:r>
          </w:p>
        </w:tc>
      </w:tr>
      <w:tr w:rsidR="000A380E" w:rsidRPr="000A380E" w14:paraId="0CB35F35" w14:textId="77777777" w:rsidTr="000A380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E0DE4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77DCFD" w14:textId="77777777" w:rsidR="000A380E" w:rsidRPr="000A380E" w:rsidRDefault="000A380E" w:rsidP="000A380E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nterleukin-8 production (GO:00326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A4BC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D9D6F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1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3D7CB2" w14:textId="77777777" w:rsidR="000A380E" w:rsidRPr="000A380E" w:rsidRDefault="000A380E" w:rsidP="000A380E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E59C8C" w14:textId="77777777" w:rsidR="000A380E" w:rsidRPr="000A380E" w:rsidRDefault="000A380E" w:rsidP="00B20F95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A380E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7.35</w:t>
            </w:r>
          </w:p>
        </w:tc>
      </w:tr>
    </w:tbl>
    <w:p w14:paraId="4F4AEB8A" w14:textId="773B4AD4" w:rsidR="009958EA" w:rsidRPr="00645BFF" w:rsidRDefault="00B20F95" w:rsidP="00B20F95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  <w:lang w:val="ar-SA"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2466154B" wp14:editId="12A698F2">
                <wp:simplePos x="0" y="0"/>
                <wp:positionH relativeFrom="column">
                  <wp:posOffset>253365</wp:posOffset>
                </wp:positionH>
                <wp:positionV relativeFrom="paragraph">
                  <wp:posOffset>873337</wp:posOffset>
                </wp:positionV>
                <wp:extent cx="5126355" cy="6443980"/>
                <wp:effectExtent l="0" t="0" r="0" b="0"/>
                <wp:wrapTight wrapText="bothSides">
                  <wp:wrapPolygon edited="0">
                    <wp:start x="0" y="0"/>
                    <wp:lineTo x="0" y="21519"/>
                    <wp:lineTo x="21512" y="21519"/>
                    <wp:lineTo x="21512" y="0"/>
                    <wp:lineTo x="0" y="0"/>
                  </wp:wrapPolygon>
                </wp:wrapTight>
                <wp:docPr id="68" name="Group 6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26355" cy="6443980"/>
                          <a:chOff x="0" y="0"/>
                          <a:chExt cx="5126355" cy="6443980"/>
                        </a:xfrm>
                      </wpg:grpSpPr>
                      <pic:pic xmlns:pic="http://schemas.openxmlformats.org/drawingml/2006/picture">
                        <pic:nvPicPr>
                          <pic:cNvPr id="66" name="Picture 66"/>
                          <pic:cNvPicPr>
                            <a:picLocks noChangeAspect="1"/>
                          </pic:cNvPicPr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26355" cy="57359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7" name="Text Box 67"/>
                        <wps:cNvSpPr txBox="1"/>
                        <wps:spPr>
                          <a:xfrm>
                            <a:off x="0" y="5791200"/>
                            <a:ext cx="5126355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1DA2E97" w14:textId="3CCA6CBD" w:rsidR="00B20F95" w:rsidRPr="00B20F95" w:rsidRDefault="00B20F95" w:rsidP="00B20F95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Pr="00B20F95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B20F95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5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پروس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زیستی مربوط به </w:t>
                              </w:r>
                              <w:r w:rsidRPr="000A380E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neutrophil activation involved in immune response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مرتبط با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کاهش بیان داشته در گونه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بیمار نسبت به </w:t>
                              </w:r>
                              <w:r w:rsidRPr="00B20F95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Monocytes</w:t>
                              </w:r>
                              <w:r w:rsidRPr="00B20F95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66154B" id="Group 68" o:spid="_x0000_s1090" style="position:absolute;left:0;text-align:left;margin-left:19.95pt;margin-top:68.75pt;width:403.65pt;height:507.4pt;z-index:251754496" coordsize="51263,6443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">
                <v:shape id="Picture 66" o:spid="_x0000_s1091" type="#_x0000_t75" style="position:absolute;width:51263;height:573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">
                  <v:imagedata r:id="rId39" o:title=""/>
                </v:shape>
                <v:shape id="Text Box 67" o:spid="_x0000_s1092" type="#_x0000_t202" style="position:absolute;top:57912;width:51263;height:65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" stroked="f">
                  <v:textbox style="mso-fit-shape-to-text:t" inset="0,0,0,0">
                    <w:txbxContent>
                      <w:p w14:paraId="31DA2E97" w14:textId="3CCA6CBD" w:rsidR="00B20F95" w:rsidRPr="00B20F95" w:rsidRDefault="00B20F95" w:rsidP="00B20F95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Pr="00B20F95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Pr="00B20F95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5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پروس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زیستی مربوط به </w:t>
                        </w:r>
                        <w:r w:rsidRPr="000A380E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neutrophil activation involved in immune response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مرتبط با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کاهش بیان داشته در گونه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بیمار نسبت به </w:t>
                        </w:r>
                        <w:r w:rsidRPr="00B20F95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Monocytes</w:t>
                        </w:r>
                        <w:r w:rsidRPr="00B20F95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>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Pr="00B20F95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9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- بررس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پروس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ز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ست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مرتبط با ژن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کاهش 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ان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اشته در نمونه</w:t>
      </w:r>
      <w:r w:rsidR="00EA55AB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ب</w:t>
      </w:r>
      <w:r w:rsidRPr="00B20F95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ی</w:t>
      </w:r>
      <w:r w:rsidRPr="00B20F95">
        <w:rPr>
          <w:rFonts w:cs="B Lotus" w:hint="eastAsia"/>
          <w:i w:val="0"/>
          <w:iCs w:val="0"/>
          <w:color w:val="000000" w:themeColor="text1"/>
          <w:sz w:val="24"/>
          <w:szCs w:val="24"/>
          <w:rtl/>
          <w:lang w:bidi="fa-IR"/>
        </w:rPr>
        <w:t>مار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نسبت به 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Monocytes</w:t>
      </w:r>
      <w:r w:rsidRPr="00B20F95">
        <w:rPr>
          <w:rFonts w:cs="B Lotus"/>
          <w:i w:val="0"/>
          <w:iCs w:val="0"/>
          <w:color w:val="000000" w:themeColor="text1"/>
          <w:sz w:val="24"/>
          <w:szCs w:val="24"/>
          <w:rtl/>
          <w:lang w:bidi="fa-IR"/>
        </w:rPr>
        <w:t>.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تکمیلی  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در فایل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monocytes_down.xlsx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="00645BF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="00645BF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01BE5608" w14:textId="65C2E0F1" w:rsidR="00815102" w:rsidRDefault="00645BFF" w:rsidP="00AB6FD5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ررس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عملکردهای مولکولی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 در سایت </w:t>
      </w:r>
      <w:r w:rsidR="00F11B68">
        <w:rPr>
          <w:rFonts w:cs="B Lotus"/>
          <w:color w:val="000000" w:themeColor="text1"/>
          <w:sz w:val="28"/>
          <w:szCs w:val="28"/>
          <w:lang w:val="en-US" w:bidi="fa-IR"/>
        </w:rPr>
        <w:t>Enrichr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تایج جدول10 را ارائه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F11B68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ند.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رد اول یعنی </w:t>
      </w:r>
      <w:r w:rsidR="00AB6FD5" w:rsidRPr="00F11B68">
        <w:rPr>
          <w:rFonts w:cs="B Lotus"/>
          <w:color w:val="000000" w:themeColor="text1"/>
          <w:sz w:val="28"/>
          <w:szCs w:val="28"/>
          <w:lang w:val="en-US" w:bidi="fa-IR"/>
        </w:rPr>
        <w:t>Toll-like receptor binding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رتبط با فعالیت سیستم ایمنی ذاتی بوده و در ارتباط با اتصال پروتئی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خاص به منظور شروع عملکرد سیستم ایمنی ذات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</w:t>
      </w:r>
      <w:r w:rsidR="00AB6FD5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3"/>
      </w:r>
      <w:r w:rsidR="005A03E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(شکل16)</w:t>
      </w:r>
      <w:r w:rsidR="00AB6FD5" w:rsidRP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ورد دوم جدول فعالی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ین سلولی و سیگنالینگ تغییرات در عملکرد سلول را به عهده دارد</w:t>
      </w:r>
      <w:r w:rsidR="005A03E2">
        <w:rPr>
          <w:rStyle w:val="FootnoteReference"/>
          <w:rFonts w:cs="B Lotus"/>
          <w:color w:val="000000" w:themeColor="text1"/>
          <w:sz w:val="28"/>
          <w:szCs w:val="28"/>
          <w:rtl/>
          <w:lang w:val="en-US" w:bidi="fa-IR"/>
        </w:rPr>
        <w:footnoteReference w:id="14"/>
      </w:r>
      <w:r w:rsidR="00AB6FD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(تصاویر برخی دیگر از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در دایرکتوری </w:t>
      </w:r>
      <w:r w:rsidR="00D30ECA">
        <w:rPr>
          <w:rFonts w:cs="B Lotus"/>
          <w:color w:val="000000" w:themeColor="text1"/>
          <w:sz w:val="28"/>
          <w:szCs w:val="28"/>
          <w:lang w:val="en-US" w:bidi="fa-IR"/>
        </w:rPr>
        <w:t>result/ontology/amd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D30EC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336"/>
        <w:gridCol w:w="1281"/>
        <w:gridCol w:w="1469"/>
        <w:gridCol w:w="922"/>
        <w:gridCol w:w="1331"/>
      </w:tblGrid>
      <w:tr w:rsidR="00F11B68" w:rsidRPr="00F11B68" w14:paraId="4F6A1B6B" w14:textId="77777777" w:rsidTr="00F11B68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2883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D304EF8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152414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9F420C" w14:textId="65BD65A2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7B5868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F5A28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F11B68" w:rsidRPr="00F11B68" w14:paraId="70DDDE82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4AABF0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5700DC6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oll-like receptor binding (GO:00353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6CD135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9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6AA840" w14:textId="167918A8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15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C55DF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0B2A7D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88.61</w:t>
            </w:r>
          </w:p>
        </w:tc>
      </w:tr>
      <w:tr w:rsidR="00F11B68" w:rsidRPr="00F11B68" w14:paraId="30AA7E9F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AE27A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33E00C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HC class II receptor activity (GO:00323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2716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A6A75C" w14:textId="4BD5F32B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6F4F8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.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4B0F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26.11</w:t>
            </w:r>
          </w:p>
        </w:tc>
      </w:tr>
      <w:tr w:rsidR="00F11B68" w:rsidRPr="00F11B68" w14:paraId="7EF5432C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C86E5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3E75AB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A350E7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2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077DF7E" w14:textId="6DA93C71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71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C5A17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D031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1.67</w:t>
            </w:r>
          </w:p>
        </w:tc>
      </w:tr>
      <w:tr w:rsidR="00F11B68" w:rsidRPr="00F11B68" w14:paraId="66C9A9B9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1EF9E7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65E3C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mplement receptor activity (GO:00048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DFAFA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30851" w14:textId="5D465F76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42D32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AA92A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3.88</w:t>
            </w:r>
          </w:p>
        </w:tc>
      </w:tr>
      <w:tr w:rsidR="00F11B68" w:rsidRPr="00F11B68" w14:paraId="1B221BF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8104E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A71FCA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7B4F7C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8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A556B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9FC57F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C75C0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18</w:t>
            </w:r>
          </w:p>
        </w:tc>
      </w:tr>
      <w:tr w:rsidR="00F11B68" w:rsidRPr="00F11B68" w14:paraId="2FB8C746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98692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074933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FF44E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9C38D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C73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2DC3AF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.18</w:t>
            </w:r>
          </w:p>
        </w:tc>
      </w:tr>
      <w:tr w:rsidR="00F11B68" w:rsidRPr="00F11B68" w14:paraId="7FBA512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C192D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2ADD61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regulator activity (GO:00306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E7BB09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3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A31C5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663E04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66042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03</w:t>
            </w:r>
          </w:p>
        </w:tc>
      </w:tr>
      <w:tr w:rsidR="00F11B68" w:rsidRPr="00F11B68" w14:paraId="0D018318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C8A1E9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F81F9F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cosanoid binding (GO:00505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1BE2D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32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498CA8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3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A5C76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DE6626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0.23</w:t>
            </w:r>
          </w:p>
        </w:tc>
      </w:tr>
      <w:tr w:rsidR="00F11B68" w:rsidRPr="00F11B68" w14:paraId="6AD9B14A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0EE78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CD57F55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urine ribonucleoside triphosphate binding (GO:00356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582D6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92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76E76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75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79893CA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36A94C2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86</w:t>
            </w:r>
          </w:p>
        </w:tc>
      </w:tr>
      <w:tr w:rsidR="00F11B68" w:rsidRPr="00F11B68" w14:paraId="04E6B96D" w14:textId="77777777" w:rsidTr="00F11B68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3436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E2A20" w14:textId="77777777" w:rsidR="00F11B68" w:rsidRPr="00F11B68" w:rsidRDefault="00F11B68" w:rsidP="00F11B68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enyl ribonucleotide binding (GO:00325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D2E7B0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25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0F3185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9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EB61FB" w14:textId="77777777" w:rsidR="00F11B68" w:rsidRPr="00F11B68" w:rsidRDefault="00F11B68" w:rsidP="00F11B68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AA988" w14:textId="77777777" w:rsidR="00F11B68" w:rsidRPr="00F11B68" w:rsidRDefault="00F11B68" w:rsidP="00D30EC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F11B6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07</w:t>
            </w:r>
          </w:p>
        </w:tc>
      </w:tr>
    </w:tbl>
    <w:p w14:paraId="3CC97661" w14:textId="11388969" w:rsidR="00F11B68" w:rsidRPr="00D30ECA" w:rsidRDefault="00D30ECA" w:rsidP="00D30EC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D30EC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0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مقایسه با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تکمیلی  </w:t>
      </w:r>
      <w:r w:rsidRPr="00D30EC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در فایل </w:t>
      </w:r>
      <w:r w:rsidRPr="00D30ECA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_monocytes_down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829230F" w14:textId="293BC9C0" w:rsidR="005A03E2" w:rsidRDefault="0061032D" w:rsidP="0081510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 مرتبط با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کاهش بیان داشته، جدول11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 بسیاری از موارد با سطوح غشایی اندامک ها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، سلول، مواد ترشحی و ... در ارتباط هستند و بعضی دیگر با فرآیند از بین بردن مواد اضافی سلول از جمله </w:t>
      </w:r>
      <w:r w:rsidR="00083FED">
        <w:rPr>
          <w:rFonts w:cs="B Lotus"/>
          <w:color w:val="000000" w:themeColor="text1"/>
          <w:sz w:val="28"/>
          <w:szCs w:val="28"/>
          <w:lang w:val="en-US" w:bidi="fa-IR"/>
        </w:rPr>
        <w:t>Lysosome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083FED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ارتباط هستند.</w:t>
      </w:r>
    </w:p>
    <w:p w14:paraId="4AA71A5E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2911199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EF5CC9F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EA50E01" w14:textId="3AE0ACCF" w:rsidR="005A03E2" w:rsidRDefault="00083FED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w:lastRenderedPageBreak/>
        <mc:AlternateContent>
          <mc:Choice Requires="wpg">
            <w:drawing>
              <wp:anchor distT="0" distB="0" distL="114300" distR="114300" simplePos="0" relativeHeight="251758592" behindDoc="0" locked="0" layoutInCell="1" allowOverlap="1" wp14:anchorId="56C5D94C" wp14:editId="1C463F47">
                <wp:simplePos x="0" y="0"/>
                <wp:positionH relativeFrom="column">
                  <wp:posOffset>-42122</wp:posOffset>
                </wp:positionH>
                <wp:positionV relativeFrom="paragraph">
                  <wp:posOffset>424</wp:posOffset>
                </wp:positionV>
                <wp:extent cx="5688965" cy="3813810"/>
                <wp:effectExtent l="0" t="0" r="6985" b="0"/>
                <wp:wrapTight wrapText="bothSides">
                  <wp:wrapPolygon edited="0">
                    <wp:start x="4557" y="0"/>
                    <wp:lineTo x="4557" y="18881"/>
                    <wp:lineTo x="0" y="19205"/>
                    <wp:lineTo x="0" y="21471"/>
                    <wp:lineTo x="21554" y="21471"/>
                    <wp:lineTo x="21554" y="19205"/>
                    <wp:lineTo x="16419" y="18881"/>
                    <wp:lineTo x="16274" y="0"/>
                    <wp:lineTo x="4557" y="0"/>
                  </wp:wrapPolygon>
                </wp:wrapTight>
                <wp:docPr id="71" name="Group 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88965" cy="3813810"/>
                          <a:chOff x="0" y="0"/>
                          <a:chExt cx="5688965" cy="3813810"/>
                        </a:xfrm>
                      </wpg:grpSpPr>
                      <pic:pic xmlns:pic="http://schemas.openxmlformats.org/drawingml/2006/picture">
                        <pic:nvPicPr>
                          <pic:cNvPr id="69" name="Picture 69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231900" y="0"/>
                            <a:ext cx="3030855" cy="3361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0" name="Text Box 70"/>
                        <wps:cNvSpPr txBox="1"/>
                        <wps:spPr>
                          <a:xfrm>
                            <a:off x="0" y="3416300"/>
                            <a:ext cx="5688965" cy="397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7C0ED" w14:textId="54539EAC" w:rsidR="005A03E2" w:rsidRPr="005A03E2" w:rsidRDefault="005A03E2" w:rsidP="005A03E2">
                              <w:pPr>
                                <w:pStyle w:val="Caption"/>
                                <w:bidi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5A03E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 xml:space="preserve">شکل </w:t>
                              </w:r>
                              <w:r w:rsidRPr="005A03E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6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- بررسی عملکرد مولکولی مربوط به </w:t>
                              </w:r>
                              <w:r w:rsidRPr="00F11B68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Toll-like receptor binding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تحت تاثیر کاهش بیان ژن</w:t>
                              </w:r>
                              <w:r w:rsidR="00EA55AB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‌های </w:t>
                              </w:r>
                              <w:r w:rsidRPr="005A03E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یافته شده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6C5D94C" id="Group 71" o:spid="_x0000_s1093" style="position:absolute;left:0;text-align:left;margin-left:-3.3pt;margin-top:.05pt;width:447.95pt;height:300.3pt;z-index:251758592;mso-height-relative:margin" coordsize="56889,381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">
                <v:shape id="Picture 69" o:spid="_x0000_s1094" type="#_x0000_t75" style="position:absolute;left:12319;width:30308;height:336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">
                  <v:imagedata r:id="rId41" o:title=""/>
                </v:shape>
                <v:shape id="Text Box 70" o:spid="_x0000_s1095" type="#_x0000_t202" style="position:absolute;top:34163;width:56889;height:39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" stroked="f">
                  <v:textbox style="mso-fit-shape-to-text:t" inset="0,0,0,0">
                    <w:txbxContent>
                      <w:p w14:paraId="5DE7C0ED" w14:textId="54539EAC" w:rsidR="005A03E2" w:rsidRPr="005A03E2" w:rsidRDefault="005A03E2" w:rsidP="005A03E2">
                        <w:pPr>
                          <w:pStyle w:val="Caption"/>
                          <w:bidi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5A03E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 xml:space="preserve">شکل </w:t>
                        </w:r>
                        <w:r w:rsidRPr="005A03E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6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- بررسی عملکرد مولکولی مربوط به </w:t>
                        </w:r>
                        <w:r w:rsidRPr="00F11B68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Toll-like receptor binding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تحت تاثیر کاهش بیان ژن</w:t>
                        </w:r>
                        <w:r w:rsidR="00EA55AB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‌های </w:t>
                        </w:r>
                        <w:r w:rsidRPr="005A03E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یافته شده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FA8E7C7" w14:textId="6D865146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FD396BF" w14:textId="03D5C484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4B66FC2F" w14:textId="516C7510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92B3D00" w14:textId="0279CCBC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00E94CD" w14:textId="0970384E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ABAE5DA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2B37580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26F7F75" w14:textId="77777777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3331B67B" w14:textId="38937F9E" w:rsidR="00083FED" w:rsidRDefault="00083FED" w:rsidP="00083FED">
      <w:pPr>
        <w:bidi/>
        <w:rPr>
          <w:rFonts w:cs="B Lotus"/>
          <w:color w:val="000000" w:themeColor="text1"/>
          <w:rtl/>
          <w:lang w:val="en-US" w:bidi="fa-IR"/>
        </w:rPr>
      </w:pPr>
    </w:p>
    <w:p w14:paraId="0D93AA8A" w14:textId="77777777" w:rsidR="00083FED" w:rsidRPr="00083FED" w:rsidRDefault="00083FED" w:rsidP="00083FED">
      <w:pPr>
        <w:bidi/>
        <w:rPr>
          <w:rFonts w:cs="B Lotus"/>
          <w:color w:val="000000" w:themeColor="text1"/>
          <w:sz w:val="14"/>
          <w:szCs w:val="14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8"/>
        <w:gridCol w:w="3475"/>
        <w:gridCol w:w="891"/>
        <w:gridCol w:w="1487"/>
        <w:gridCol w:w="1034"/>
        <w:gridCol w:w="1451"/>
      </w:tblGrid>
      <w:tr w:rsidR="00083FED" w:rsidRPr="00083FED" w14:paraId="246566C3" w14:textId="77777777" w:rsidTr="00083FED">
        <w:trPr>
          <w:trHeight w:val="44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5096E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5D7AEC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59934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D73524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C29091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D4ED59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083FED" w:rsidRPr="00083FED" w14:paraId="02AD920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241D4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1852AB4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C40E6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6E-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869B5D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8E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A7323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E183B7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8.82</w:t>
            </w:r>
          </w:p>
        </w:tc>
      </w:tr>
      <w:tr w:rsidR="00083FED" w:rsidRPr="00083FED" w14:paraId="20204003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7FC1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1E1D1A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4F41C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7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9AD57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FB36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6E6B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2.66</w:t>
            </w:r>
          </w:p>
        </w:tc>
      </w:tr>
      <w:tr w:rsidR="00083FED" w:rsidRPr="00083FED" w14:paraId="620836D1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4473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D0B243C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e (GO:00057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F79DD0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21171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2E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D803E2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BDE163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8.78</w:t>
            </w:r>
          </w:p>
        </w:tc>
      </w:tr>
      <w:tr w:rsidR="00083FED" w:rsidRPr="00083FED" w14:paraId="13AEC8C8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2BD826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101D0B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3716E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5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77331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6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03E5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947DE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4.71</w:t>
            </w:r>
          </w:p>
        </w:tc>
      </w:tr>
      <w:tr w:rsidR="00083FED" w:rsidRPr="00083FED" w14:paraId="0E1213A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3596D8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CBE230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0B0EE8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9E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BAA50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2E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58DE8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5E69E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6.82</w:t>
            </w:r>
          </w:p>
        </w:tc>
      </w:tr>
      <w:tr w:rsidR="00083FED" w:rsidRPr="00083FED" w14:paraId="35F1C43B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8962E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44BA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sosomal membrane (GO:00057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F80D2F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4E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E75AD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55120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562C6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0.64</w:t>
            </w:r>
          </w:p>
        </w:tc>
      </w:tr>
      <w:tr w:rsidR="00083FED" w:rsidRPr="00083FED" w14:paraId="55BE0C3C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701E55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C85FF9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membrane (GO:01010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16A8BA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8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53B62C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2E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E807E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276E1B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8.84</w:t>
            </w:r>
          </w:p>
        </w:tc>
      </w:tr>
      <w:tr w:rsidR="00083FED" w:rsidRPr="00083FED" w14:paraId="14D105C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E84338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67AAFD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membrane (GO:00708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17784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8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6D7FB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C8DC74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E33AB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3.02</w:t>
            </w:r>
          </w:p>
        </w:tc>
      </w:tr>
      <w:tr w:rsidR="00083FED" w:rsidRPr="00083FED" w14:paraId="334C66AA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1D6A6C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2C8650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ytic vacuole membrane (GO:009885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D87D6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4EE9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3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6533AC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2020A27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7.74</w:t>
            </w:r>
          </w:p>
        </w:tc>
      </w:tr>
      <w:tr w:rsidR="00083FED" w:rsidRPr="00083FED" w14:paraId="791DAA12" w14:textId="77777777" w:rsidTr="00083FED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B6233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2FB37" w14:textId="77777777" w:rsidR="00083FED" w:rsidRPr="00083FED" w:rsidRDefault="00083FED" w:rsidP="00083FE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docytic vesicle (GO:00301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C7222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9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232D49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9E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8D266E" w14:textId="77777777" w:rsidR="00083FED" w:rsidRPr="00083FED" w:rsidRDefault="00083FED" w:rsidP="00083F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0843CC" w14:textId="77777777" w:rsidR="00083FED" w:rsidRPr="00083FED" w:rsidRDefault="00083FED" w:rsidP="00083FE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083FE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4.72</w:t>
            </w:r>
          </w:p>
        </w:tc>
      </w:tr>
    </w:tbl>
    <w:p w14:paraId="171C2960" w14:textId="1F4C3C63" w:rsidR="005A03E2" w:rsidRPr="00083FED" w:rsidRDefault="00083FED" w:rsidP="00083FE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083FE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1</w:t>
      </w:r>
      <w:r w:rsid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کاهش بیان داشته در بیماران نسبت به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nocytes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ellComponent_aml_monocytes_down.xlsx</w:t>
      </w:r>
      <w:r w:rsidRPr="00083FE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083FE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/ontology/amd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ذخیر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2DE433F7" w14:textId="26AA647F" w:rsidR="005A03E2" w:rsidRDefault="005A03E2" w:rsidP="005A03E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23E86EC" w14:textId="65FE1F23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8" w:name="_Toc95037007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3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افزایش بیان داشته اند</w:t>
      </w:r>
      <w:bookmarkEnd w:id="18"/>
    </w:p>
    <w:p w14:paraId="41E250B2" w14:textId="36141148" w:rsidR="00927D0A" w:rsidRDefault="005E1239" w:rsidP="005E1239">
      <w:pPr>
        <w:bidi/>
        <w:jc w:val="both"/>
        <w:rPr>
          <w:rFonts w:cs="B Lotus"/>
          <w:sz w:val="28"/>
          <w:szCs w:val="28"/>
          <w:rtl/>
          <w:lang w:val="en-US" w:bidi="fa-IR"/>
        </w:rPr>
      </w:pPr>
      <w:r>
        <w:rPr>
          <w:rtl/>
          <w:lang w:val="en-US" w:bidi="fa-IR"/>
        </w:rPr>
        <w:tab/>
      </w:r>
      <w:r w:rsidRPr="005E1239">
        <w:rPr>
          <w:rFonts w:cs="B Lotus" w:hint="cs"/>
          <w:sz w:val="28"/>
          <w:szCs w:val="28"/>
          <w:rtl/>
        </w:rPr>
        <w:t>با بررسی ژن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>افزایش بیان یافته در نمون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/>
          <w:sz w:val="28"/>
          <w:szCs w:val="28"/>
        </w:rPr>
        <w:t>AML</w:t>
      </w:r>
      <w:r w:rsidRPr="005E1239">
        <w:rPr>
          <w:rFonts w:cs="B Lotus" w:hint="cs"/>
          <w:sz w:val="28"/>
          <w:szCs w:val="28"/>
          <w:rtl/>
        </w:rPr>
        <w:t xml:space="preserve"> نسبت به </w:t>
      </w:r>
      <w:r w:rsidRPr="005E1239">
        <w:rPr>
          <w:rFonts w:cs="B Lotus"/>
          <w:sz w:val="28"/>
          <w:szCs w:val="28"/>
        </w:rPr>
        <w:t>CD34</w:t>
      </w:r>
      <w:r w:rsidRPr="005E1239">
        <w:rPr>
          <w:rFonts w:cs="B Lotus" w:hint="cs"/>
          <w:sz w:val="28"/>
          <w:szCs w:val="28"/>
          <w:rtl/>
        </w:rPr>
        <w:t>، نشان</w:t>
      </w:r>
      <w:r w:rsidR="00EA55AB">
        <w:rPr>
          <w:rFonts w:cs="B Lotus" w:hint="cs"/>
          <w:sz w:val="28"/>
          <w:szCs w:val="28"/>
          <w:rtl/>
        </w:rPr>
        <w:t xml:space="preserve"> می‌</w:t>
      </w:r>
      <w:r w:rsidRPr="005E1239">
        <w:rPr>
          <w:rFonts w:cs="B Lotus" w:hint="cs"/>
          <w:sz w:val="28"/>
          <w:szCs w:val="28"/>
          <w:rtl/>
        </w:rPr>
        <w:t xml:space="preserve">دهد یکی از موارد مرتبط همانند </w:t>
      </w:r>
      <w:r w:rsidRPr="005E1239">
        <w:rPr>
          <w:rFonts w:cs="B Lotus"/>
          <w:sz w:val="28"/>
          <w:szCs w:val="28"/>
        </w:rPr>
        <w:t>Monocytes</w:t>
      </w:r>
      <w:r w:rsidRPr="005E1239">
        <w:rPr>
          <w:rFonts w:cs="B Lotus" w:hint="cs"/>
          <w:sz w:val="28"/>
          <w:szCs w:val="28"/>
          <w:rtl/>
        </w:rPr>
        <w:t>، در مورد پروسه</w:t>
      </w:r>
      <w:r w:rsidR="00EA55AB">
        <w:rPr>
          <w:rFonts w:cs="B Lotus" w:hint="cs"/>
          <w:sz w:val="28"/>
          <w:szCs w:val="28"/>
          <w:rtl/>
        </w:rPr>
        <w:t xml:space="preserve">‌های </w:t>
      </w:r>
      <w:r w:rsidRPr="005E1239">
        <w:rPr>
          <w:rFonts w:cs="B Lotus" w:hint="cs"/>
          <w:sz w:val="28"/>
          <w:szCs w:val="28"/>
          <w:rtl/>
        </w:rPr>
        <w:t xml:space="preserve">زیستی مرتبط با ژن، </w:t>
      </w:r>
      <w:r w:rsidRPr="005E1239">
        <w:rPr>
          <w:rFonts w:cs="B Lotus"/>
          <w:sz w:val="28"/>
          <w:szCs w:val="28"/>
        </w:rPr>
        <w:t>neutrophil activation involved in immune response</w:t>
      </w:r>
      <w:r w:rsidR="00EA55AB">
        <w:rPr>
          <w:rFonts w:cs="B Lotus" w:hint="cs"/>
          <w:sz w:val="28"/>
          <w:szCs w:val="28"/>
          <w:rtl/>
          <w:lang w:bidi="fa-IR"/>
        </w:rPr>
        <w:t xml:space="preserve"> می‌</w:t>
      </w:r>
      <w:r>
        <w:rPr>
          <w:rFonts w:cs="B Lotus" w:hint="cs"/>
          <w:sz w:val="28"/>
          <w:szCs w:val="28"/>
          <w:rtl/>
          <w:lang w:bidi="fa-IR"/>
        </w:rPr>
        <w:t>باشد که در شکل15 قابل مشاهده است. همچنین</w:t>
      </w:r>
      <w:r w:rsidR="00686DDF">
        <w:rPr>
          <w:rFonts w:cs="B Lotus" w:hint="cs"/>
          <w:sz w:val="28"/>
          <w:szCs w:val="28"/>
          <w:rtl/>
          <w:lang w:bidi="fa-IR"/>
        </w:rPr>
        <w:t xml:space="preserve"> دیگر مواردی که در جدول9 مورد بحث قرار گرفت اشتراک بسیار زیادی با جدول12 که نتایج این افزایش بیان در مقایسه با </w:t>
      </w:r>
      <w:r w:rsidR="00686DDF">
        <w:rPr>
          <w:rFonts w:cs="B Lotus"/>
          <w:sz w:val="28"/>
          <w:szCs w:val="28"/>
          <w:lang w:val="en-US" w:bidi="fa-IR"/>
        </w:rPr>
        <w:t>CD34</w:t>
      </w:r>
      <w:r w:rsidR="00EA55AB">
        <w:rPr>
          <w:rFonts w:cs="B Lotus" w:hint="cs"/>
          <w:sz w:val="28"/>
          <w:szCs w:val="28"/>
          <w:rtl/>
          <w:lang w:val="en-US" w:bidi="fa-IR"/>
        </w:rPr>
        <w:t xml:space="preserve"> می‌</w:t>
      </w:r>
      <w:r w:rsidR="00686DDF">
        <w:rPr>
          <w:rFonts w:cs="B Lotus" w:hint="cs"/>
          <w:sz w:val="28"/>
          <w:szCs w:val="28"/>
          <w:rtl/>
          <w:lang w:val="en-US" w:bidi="fa-IR"/>
        </w:rPr>
        <w:t>باشد، دار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780"/>
        <w:gridCol w:w="938"/>
        <w:gridCol w:w="1346"/>
        <w:gridCol w:w="929"/>
        <w:gridCol w:w="1346"/>
      </w:tblGrid>
      <w:tr w:rsidR="00686DDF" w:rsidRPr="00686DDF" w14:paraId="365080CB" w14:textId="77777777" w:rsidTr="00686DDF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631C6A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E9ED96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F05F0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3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1DAA51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FC418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76B315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686DDF" w:rsidRPr="00686DDF" w14:paraId="3515F96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69A95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922DEB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activation involved in immune response (GO:0002283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3F87CD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E-33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DB2B16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8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10CE0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BD81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0.19</w:t>
            </w:r>
          </w:p>
        </w:tc>
      </w:tr>
      <w:tr w:rsidR="00686DDF" w:rsidRPr="00686DDF" w14:paraId="5D68F2C0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0DD87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36CE6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degranulation (GO:004331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86E6E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129D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3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3FA3B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79095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2.41</w:t>
            </w:r>
          </w:p>
        </w:tc>
      </w:tr>
      <w:tr w:rsidR="00686DDF" w:rsidRPr="00686DDF" w14:paraId="3A90E30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3591E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82B492D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eutrophil mediated immunity (GO:000244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FA2F94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4E-32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42AA0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5E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82C6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F31C4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9.01</w:t>
            </w:r>
          </w:p>
        </w:tc>
      </w:tr>
      <w:tr w:rsidR="00686DDF" w:rsidRPr="00686DDF" w14:paraId="280E80CB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625A7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352F5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immune response (GO:0050776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65171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4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33669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42A5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82F6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6.35</w:t>
            </w:r>
          </w:p>
        </w:tc>
      </w:tr>
      <w:tr w:rsidR="00686DDF" w:rsidRPr="00686DDF" w14:paraId="3B7B215C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6FBC9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A2ECB0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-mediated signaling pathway (GO:0019221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5ECAC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6E-11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C95AF3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1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6F03E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EF4AC19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34</w:t>
            </w:r>
          </w:p>
        </w:tc>
      </w:tr>
      <w:tr w:rsidR="00686DDF" w:rsidRPr="00686DDF" w14:paraId="1FBC9A28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B9E02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9BFE5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ellular response to cytokine stimulus (GO:0071345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336FC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2E-10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534ED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8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3DD53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EAFD8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.95</w:t>
            </w:r>
          </w:p>
        </w:tc>
      </w:tr>
      <w:tr w:rsidR="00686DDF" w:rsidRPr="00686DDF" w14:paraId="00215A9D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172BC3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AB3FA1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sitive regulation of cellular process (GO:004852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9B4DF6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AEC2D9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15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9CECC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C33F3EB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.07</w:t>
            </w:r>
          </w:p>
        </w:tc>
      </w:tr>
      <w:tr w:rsidR="00686DDF" w:rsidRPr="00686DDF" w14:paraId="21A7166F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9DDD2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39E9C7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ister chromatid segregation (GO:000007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A3984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2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D2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BD2C8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6137D0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6.35</w:t>
            </w:r>
          </w:p>
        </w:tc>
      </w:tr>
      <w:tr w:rsidR="00686DDF" w:rsidRPr="00686DDF" w14:paraId="45C952D6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2145B2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1F9647A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ulation of tumor necrosis factor production (GO:0032680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7903B1D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3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38BA7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256BD3A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4A62AEC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6.36</w:t>
            </w:r>
          </w:p>
        </w:tc>
      </w:tr>
      <w:tr w:rsidR="00686DDF" w:rsidRPr="00686DDF" w14:paraId="7DD34A37" w14:textId="77777777" w:rsidTr="00686DDF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7BB0EF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FAED2" w14:textId="77777777" w:rsidR="00686DDF" w:rsidRPr="00686DDF" w:rsidRDefault="00686DDF" w:rsidP="00686DDF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totic spindle organization (GO:0007052)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227AA5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0E-08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7C2F1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25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8E5777" w14:textId="77777777" w:rsidR="00686DDF" w:rsidRPr="00686DDF" w:rsidRDefault="00686DDF" w:rsidP="00686DDF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BE47BF" w14:textId="77777777" w:rsidR="00686DDF" w:rsidRPr="00686DDF" w:rsidRDefault="00686DDF" w:rsidP="00686DDF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6DD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8.11</w:t>
            </w:r>
          </w:p>
        </w:tc>
      </w:tr>
    </w:tbl>
    <w:p w14:paraId="2F82798D" w14:textId="2A705827" w:rsidR="00686DDF" w:rsidRPr="00686DDF" w:rsidRDefault="00686DDF" w:rsidP="00686DDF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2</w:t>
      </w:r>
      <w:r w:rsidRPr="00686DDF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پروس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زیست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‌ها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تکمیلی در فایل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BiologicalProcess_aml_cd34_up.xlsx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 w:rsidRPr="00686DDF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 w:rsidRPr="00686DDF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7BAC647D" w14:textId="1A88401C" w:rsidR="009958EA" w:rsidRDefault="00AE756D" w:rsidP="00C74AC6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مولکولی مرتبط با این ژن ها، جدول13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.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بررسی خروجی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ه دست آمده ارتباط جدی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وخت و ساز در سلول را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توان مشاهده کرد از جمله این موارد تاثیر این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عملکرد آنزیم کیناز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 که در تعداد زیادی از نتایج به صورت مستقیم یا غیرمستقیم تحت تاثیر این ژن هاست. علاوه بر کیناز موارد دیگری نیز وجود دارد که مرتبط با عملکرد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ایتواسکلتو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‌</w:t>
      </w:r>
      <w:r w:rsidR="00C74AC6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باشد.</w:t>
      </w:r>
    </w:p>
    <w:p w14:paraId="5F06A68B" w14:textId="1D2FFEBC" w:rsidR="00AE756D" w:rsidRDefault="00AE756D" w:rsidP="00AE756D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643"/>
        <w:gridCol w:w="1179"/>
        <w:gridCol w:w="1415"/>
        <w:gridCol w:w="849"/>
        <w:gridCol w:w="1253"/>
      </w:tblGrid>
      <w:tr w:rsidR="00AE756D" w:rsidRPr="00AE756D" w14:paraId="2E7FBD20" w14:textId="77777777" w:rsidTr="00AE756D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EB40A5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BFD8C30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8F7EC7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A36B78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102C191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6CAD5F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AE756D" w:rsidRPr="00AE756D" w14:paraId="615CEF3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873E4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06D18D6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inase binding (GO:00199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5EAB1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4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D5CFD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092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B945AE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57129C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.45</w:t>
            </w:r>
          </w:p>
        </w:tc>
      </w:tr>
      <w:tr w:rsidR="00AE756D" w:rsidRPr="00AE756D" w14:paraId="1D8064A8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52F4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E213F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clin-dependent protein serine/threonine kinase regulator activity (GO:00165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CE1FF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AC20E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69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778C0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4766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9.84</w:t>
            </w:r>
          </w:p>
        </w:tc>
      </w:tr>
      <w:tr w:rsidR="00AE756D" w:rsidRPr="00AE756D" w14:paraId="3CDD1A2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A23CD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04428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rotein kinase binding (GO:00199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679AAC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5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49A98A5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DEDCC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5C90BF8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69</w:t>
            </w:r>
          </w:p>
        </w:tc>
      </w:tr>
      <w:tr w:rsidR="00AE756D" w:rsidRPr="00AE756D" w14:paraId="2A89525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41747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1E6781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peroxide-generating NAD(P)H oxidase activity (GO:00161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758B04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05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62F96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86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070CA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7C745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3.57</w:t>
            </w:r>
          </w:p>
        </w:tc>
      </w:tr>
      <w:tr w:rsidR="00AE756D" w:rsidRPr="00AE756D" w14:paraId="23225314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28370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ED50C6C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crotubule motor activity (GO:00037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E4A5A4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1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766E3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B6E5F89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53EFC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.15</w:t>
            </w:r>
          </w:p>
        </w:tc>
      </w:tr>
      <w:tr w:rsidR="00AE756D" w:rsidRPr="00AE756D" w14:paraId="029FC1C9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D9D910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6940DD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myloid-beta binding (GO:00015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EA101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14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78FA5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1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95C6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CA07F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.01</w:t>
            </w:r>
          </w:p>
        </w:tc>
      </w:tr>
      <w:tr w:rsidR="00AE756D" w:rsidRPr="00AE756D" w14:paraId="00F276FD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5D9DA97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A3B0E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xidoreductase activity, acting on NAD(P)H, oxygen as acceptor (GO:00506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C60A1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B7E30C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32332D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86334E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0.76</w:t>
            </w:r>
          </w:p>
        </w:tc>
      </w:tr>
      <w:tr w:rsidR="00AE756D" w:rsidRPr="00AE756D" w14:paraId="32E829B7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B8A4B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55CE7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TPase activator activity (GO:00050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49E07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34E0D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A26701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56758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37</w:t>
            </w:r>
          </w:p>
        </w:tc>
      </w:tr>
      <w:tr w:rsidR="00AE756D" w:rsidRPr="00AE756D" w14:paraId="20FFF03B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5319E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99D2F98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kine receptor activity (GO:00048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37D912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37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F8F753C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26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D9155A3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8F3C0F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06</w:t>
            </w:r>
          </w:p>
        </w:tc>
      </w:tr>
      <w:tr w:rsidR="00AE756D" w:rsidRPr="00AE756D" w14:paraId="54A07140" w14:textId="77777777" w:rsidTr="00AE756D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FC6A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659A04" w14:textId="77777777" w:rsidR="00AE756D" w:rsidRPr="00AE756D" w:rsidRDefault="00AE756D" w:rsidP="00AE756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otor activity (GO:00037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243A6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0048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A19FD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3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43BADA" w14:textId="77777777" w:rsidR="00AE756D" w:rsidRPr="00AE756D" w:rsidRDefault="00AE756D" w:rsidP="00AE756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42307" w14:textId="77777777" w:rsidR="00AE756D" w:rsidRPr="00AE756D" w:rsidRDefault="00AE756D" w:rsidP="00AE756D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E756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66</w:t>
            </w:r>
          </w:p>
        </w:tc>
      </w:tr>
    </w:tbl>
    <w:p w14:paraId="554C3CC6" w14:textId="21F79AAD" w:rsidR="00AE756D" w:rsidRPr="00AE756D" w:rsidRDefault="00AE756D" w:rsidP="00AE756D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t xml:space="preserve">جدول 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begin"/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SEQ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جدول \*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</w:rPr>
        <w:instrText>ARABIC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instrText xml:space="preserve"> </w:instrTex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separate"/>
      </w:r>
      <w:r w:rsidR="00B4762A">
        <w:rPr>
          <w:rFonts w:cs="B Lotus"/>
          <w:b/>
          <w:bCs/>
          <w:i w:val="0"/>
          <w:iCs w:val="0"/>
          <w:noProof/>
          <w:color w:val="000000" w:themeColor="text1"/>
          <w:sz w:val="24"/>
          <w:szCs w:val="24"/>
          <w:rtl/>
        </w:rPr>
        <w:t>13</w:t>
      </w:r>
      <w:r w:rsidRPr="00AE756D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</w:rPr>
        <w:fldChar w:fldCharType="end"/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عملکرد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مولکولی مرتبط با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AML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نسبت به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CD34+HSPC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. جدول 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تکمیلی</w:t>
      </w:r>
      <w:r w:rsidRPr="00AE756D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</w:t>
      </w:r>
      <w:r w:rsidRPr="00AE756D"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MolecularFunction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32555E98" w14:textId="2A2DC4AA" w:rsidR="00B4762A" w:rsidRDefault="00C74AC6" w:rsidP="00EA55AB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بررسی کامپوننت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سلولی تاثیر پذیر از ژن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ه دست آمده، جدول14 حاصل 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 w:rsidR="00B4762A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  <w:r w:rsidR="00EA55AB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عداد زیادی از خروجی‌ها مرتبط با گرانول (ذرات ترشحات داخل سلولی که در یک محفظه از فسفولیپید‌ها حمل می‌شوند.)‌های ترشحی و همچنین لیزوزوم‌ها هستند که می‌توان نتیجه گرفت ژن‌های موثر در این عملکرد، با ایجاد مشکل در بیانشان باعث بروز خطا‌هایی در این عملکرد‌های تخریبی و همچنین کنترلی برای ترشح و حفاظت از مواد داخل سلول می‌شوند.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نمونه ای از این گرانول ها در شکل17 قابل بررسی می‌باشد. بعضی دیگر از این موارد در دایرکتوری </w:t>
      </w:r>
      <w:r w:rsidR="00077133">
        <w:rPr>
          <w:rFonts w:cs="B Lotus"/>
          <w:color w:val="000000" w:themeColor="text1"/>
          <w:sz w:val="28"/>
          <w:szCs w:val="28"/>
          <w:lang w:val="en-US" w:bidi="fa-IR"/>
        </w:rPr>
        <w:t>result/ontology/acu</w:t>
      </w:r>
      <w:r w:rsidR="00077133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‌ان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7"/>
        <w:gridCol w:w="3434"/>
        <w:gridCol w:w="1104"/>
        <w:gridCol w:w="1296"/>
        <w:gridCol w:w="1042"/>
        <w:gridCol w:w="1463"/>
      </w:tblGrid>
      <w:tr w:rsidR="00B4762A" w:rsidRPr="00B4762A" w14:paraId="76AEA411" w14:textId="77777777" w:rsidTr="00B4762A">
        <w:trPr>
          <w:trHeight w:val="28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BA90DC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nd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F839BA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</w:t>
            </w:r>
          </w:p>
        </w:tc>
        <w:tc>
          <w:tcPr>
            <w:tcW w:w="11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6F6831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6A1029A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0919CD5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DE78A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ombined score</w:t>
            </w:r>
          </w:p>
        </w:tc>
      </w:tr>
      <w:tr w:rsidR="00B4762A" w:rsidRPr="00B4762A" w14:paraId="29E68E9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4D907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50485B8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membrane (GO:0030667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98AAC3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0E-1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7FDF26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7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4484DC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4DBA8C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8.31</w:t>
            </w:r>
          </w:p>
        </w:tc>
      </w:tr>
      <w:tr w:rsidR="00B4762A" w:rsidRPr="00B4762A" w14:paraId="0EF267E8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F92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8B9A16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(GO:004258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32E7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0E-1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3A30F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2E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766F1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90B81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7.86</w:t>
            </w:r>
          </w:p>
        </w:tc>
      </w:tr>
      <w:tr w:rsidR="00B4762A" w:rsidRPr="00B4762A" w14:paraId="7C0F872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488DF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FFE33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(GO:0042581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0BBAF76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1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B47017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2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4E10ADB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0E4294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6.76</w:t>
            </w:r>
          </w:p>
        </w:tc>
      </w:tr>
      <w:tr w:rsidR="00B4762A" w:rsidRPr="00B4762A" w14:paraId="4F92416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14D7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C5CE22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ecretory granule lumen (GO:0034774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1CA9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8E-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45C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5E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E324DA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09731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3.22</w:t>
            </w:r>
          </w:p>
        </w:tc>
      </w:tr>
      <w:tr w:rsidR="00B4762A" w:rsidRPr="00B4762A" w14:paraId="4602B596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E30D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980BA2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 granule membrane (GO:003557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A732D5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6E-1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0F9EFFC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9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1C65B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1BE20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3.43</w:t>
            </w:r>
          </w:p>
        </w:tc>
      </w:tr>
      <w:tr w:rsidR="00B4762A" w:rsidRPr="00B4762A" w14:paraId="448BAC9F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FD14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6F054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zurophil granule lumen (GO:0035578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E924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5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0E2D0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4E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E2DFE1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B38F4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1.08</w:t>
            </w:r>
          </w:p>
        </w:tc>
      </w:tr>
      <w:tr w:rsidR="00B4762A" w:rsidRPr="00B4762A" w14:paraId="0B0E199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D6A1AD7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A948419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ertiary granule (GO:0070820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E9C6C5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4E-11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71F4A3A9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8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1377FB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92C142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4.46</w:t>
            </w:r>
          </w:p>
        </w:tc>
      </w:tr>
      <w:tr w:rsidR="00B4762A" w:rsidRPr="00B4762A" w14:paraId="06A2BED5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F8DEF8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8EA883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vacuolar lumen (GO:0005775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69F3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8E-1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64909C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5E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0C5190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1F78D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6.51</w:t>
            </w:r>
          </w:p>
        </w:tc>
      </w:tr>
      <w:tr w:rsidR="00B4762A" w:rsidRPr="00B4762A" w14:paraId="01A214BA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2C7FA65B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381DB4A5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icolin-1-rich granule (GO:0101002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6A7F1A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2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53EDCFE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9E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654ED5DE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9F9F9"/>
            <w:vAlign w:val="center"/>
            <w:hideMark/>
          </w:tcPr>
          <w:p w14:paraId="1C6FA1E2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7.52</w:t>
            </w:r>
          </w:p>
        </w:tc>
      </w:tr>
      <w:tr w:rsidR="00B4762A" w:rsidRPr="00B4762A" w14:paraId="5A6DFAA1" w14:textId="77777777" w:rsidTr="00B4762A">
        <w:trPr>
          <w:trHeight w:val="2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01CAD5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CF2E1C" w14:textId="77777777" w:rsidR="00B4762A" w:rsidRPr="00B4762A" w:rsidRDefault="00B4762A" w:rsidP="00B4762A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ytoplasmic vesicle membrane (GO:0030659)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8E09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3E-0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3C89FF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2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86DBC4" w14:textId="77777777" w:rsidR="00B4762A" w:rsidRPr="00B4762A" w:rsidRDefault="00B4762A" w:rsidP="00B4762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A9F020" w14:textId="77777777" w:rsidR="00B4762A" w:rsidRPr="00B4762A" w:rsidRDefault="00B4762A" w:rsidP="00B4762A">
            <w:pPr>
              <w:keepNext/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4762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5.12</w:t>
            </w:r>
          </w:p>
        </w:tc>
      </w:tr>
    </w:tbl>
    <w:p w14:paraId="6B765D19" w14:textId="1DC9591F" w:rsidR="00B4762A" w:rsidRPr="00B4762A" w:rsidRDefault="00B4762A" w:rsidP="00B4762A">
      <w:pPr>
        <w:pStyle w:val="Caption"/>
        <w:bidi/>
        <w:jc w:val="both"/>
        <w:rPr>
          <w:rFonts w:cs="B Lotus"/>
          <w:i w:val="0"/>
          <w:iCs w:val="0"/>
          <w:color w:val="000000" w:themeColor="text1"/>
          <w:sz w:val="24"/>
          <w:szCs w:val="24"/>
          <w:rtl/>
          <w:lang w:val="en-US" w:bidi="fa-IR"/>
        </w:rPr>
      </w:pP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lastRenderedPageBreak/>
        <w:t xml:space="preserve">جدول 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begin"/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SEQ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جدول \*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lang w:bidi="fa-IR"/>
        </w:rPr>
        <w:instrText>ARABIC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separate"/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t>14</w:t>
      </w:r>
      <w:r w:rsidRPr="00B4762A">
        <w:rPr>
          <w:rFonts w:cs="B Lotus"/>
          <w:b/>
          <w:bCs/>
          <w:i w:val="0"/>
          <w:iCs w:val="0"/>
          <w:color w:val="000000" w:themeColor="text1"/>
          <w:sz w:val="24"/>
          <w:szCs w:val="24"/>
          <w:rtl/>
          <w:lang w:bidi="fa-IR"/>
        </w:rPr>
        <w:fldChar w:fldCharType="end"/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- بررسی کامپوننت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سلولی تاثیر گرفته از ژن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افزایش بیان داشته در نمونه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‌های 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بیمار نسبت به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D34+HSPC</w:t>
      </w:r>
      <w:r w:rsidRPr="00B4762A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>. جدول تکمیلی در فایل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</w:t>
      </w:r>
      <w:r w:rsidRPr="00B4762A">
        <w:rPr>
          <w:rFonts w:cs="B Lotus"/>
          <w:i w:val="0"/>
          <w:iCs w:val="0"/>
          <w:color w:val="000000" w:themeColor="text1"/>
          <w:sz w:val="24"/>
          <w:szCs w:val="24"/>
          <w:lang w:bidi="fa-IR"/>
        </w:rPr>
        <w:t>CellComponent_aml_cd34_up.xlsx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bidi="fa-IR"/>
        </w:rPr>
        <w:t xml:space="preserve"> در دایرکتوری </w:t>
      </w:r>
      <w:r>
        <w:rPr>
          <w:rFonts w:cs="B Lotus"/>
          <w:i w:val="0"/>
          <w:iCs w:val="0"/>
          <w:color w:val="000000" w:themeColor="text1"/>
          <w:sz w:val="24"/>
          <w:szCs w:val="24"/>
          <w:lang w:val="en-US" w:bidi="fa-IR"/>
        </w:rPr>
        <w:t>result/ontology/acu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 xml:space="preserve"> ضمیمه </w:t>
      </w:r>
      <w:r w:rsidR="00EA55AB"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شده‌است</w:t>
      </w:r>
      <w:r>
        <w:rPr>
          <w:rFonts w:cs="B Lotus" w:hint="cs"/>
          <w:i w:val="0"/>
          <w:iCs w:val="0"/>
          <w:color w:val="000000" w:themeColor="text1"/>
          <w:sz w:val="24"/>
          <w:szCs w:val="24"/>
          <w:rtl/>
          <w:lang w:val="en-US" w:bidi="fa-IR"/>
        </w:rPr>
        <w:t>.</w:t>
      </w:r>
    </w:p>
    <w:p w14:paraId="5726DA10" w14:textId="5E04D19A" w:rsidR="00C74AC6" w:rsidRDefault="006C3752" w:rsidP="00C74AC6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noProof/>
          <w:color w:val="000000" w:themeColor="text1"/>
          <w:sz w:val="28"/>
          <w:szCs w:val="28"/>
          <w:rtl/>
          <w:lang w:val="fa-IR" w:bidi="fa-IR"/>
        </w:rPr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79E9DCE1" wp14:editId="5C3580D1">
                <wp:simplePos x="0" y="0"/>
                <wp:positionH relativeFrom="column">
                  <wp:posOffset>8890</wp:posOffset>
                </wp:positionH>
                <wp:positionV relativeFrom="paragraph">
                  <wp:posOffset>357505</wp:posOffset>
                </wp:positionV>
                <wp:extent cx="5731510" cy="6782435"/>
                <wp:effectExtent l="0" t="0" r="2540" b="0"/>
                <wp:wrapTight wrapText="bothSides">
                  <wp:wrapPolygon edited="0">
                    <wp:start x="0" y="0"/>
                    <wp:lineTo x="0" y="21537"/>
                    <wp:lineTo x="21538" y="21537"/>
                    <wp:lineTo x="21538" y="0"/>
                    <wp:lineTo x="0" y="0"/>
                  </wp:wrapPolygon>
                </wp:wrapTight>
                <wp:docPr id="74" name="Group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6782435"/>
                          <a:chOff x="0" y="0"/>
                          <a:chExt cx="5731510" cy="6782435"/>
                        </a:xfrm>
                      </wpg:grpSpPr>
                      <pic:pic xmlns:pic="http://schemas.openxmlformats.org/drawingml/2006/picture">
                        <pic:nvPicPr>
                          <pic:cNvPr id="72" name="Picture 72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6073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3" name="Text Box 73"/>
                        <wps:cNvSpPr txBox="1"/>
                        <wps:spPr>
                          <a:xfrm>
                            <a:off x="0" y="6129655"/>
                            <a:ext cx="5731510" cy="6527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D969AE6" w14:textId="7FC2DB5F" w:rsidR="00077133" w:rsidRPr="006C3752" w:rsidRDefault="00077133" w:rsidP="006C3752">
                              <w:pPr>
                                <w:pStyle w:val="Caption"/>
                                <w:bidi/>
                                <w:jc w:val="both"/>
                                <w:rPr>
                                  <w:rFonts w:cs="B Lotus"/>
                                  <w:i w:val="0"/>
                                  <w:iCs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</w:rPr>
                              </w:pPr>
                              <w:r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</w:rPr>
                                <w:t>شکل</w:t>
                              </w:r>
                              <w:r w:rsidR="006C3752" w:rsidRPr="006C3752">
                                <w:rPr>
                                  <w:rFonts w:cs="B Lotu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="006C3752" w:rsidRPr="006C3752">
                                <w:rPr>
                                  <w:rFonts w:cs="B Lotus" w:hint="cs"/>
                                  <w:b/>
                                  <w:bCs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17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- بررسی</w:t>
                              </w:r>
                              <w:r w:rsidR="006C3752"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</w:t>
                              </w:r>
                              <w:r w:rsidR="006C3752" w:rsidRPr="00B4762A">
                                <w:rPr>
                                  <w:rFonts w:ascii="Calibri" w:eastAsia="Times New Roman" w:hAnsi="Calibri"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secretory granule membrane</w:t>
                              </w:r>
                              <w:r w:rsidR="006C3752" w:rsidRPr="006C3752">
                                <w:rPr>
                                  <w:rFonts w:ascii="Calibri" w:eastAsia="Times New Roman" w:hAnsi="Calibri"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/>
                                </w:rPr>
                                <w:t xml:space="preserve"> 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 که تحت تاثیر جدی ژن های افزایش بیان داشته در نمونه های بیمار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AML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نسبت به </w:t>
                              </w:r>
                              <w:r w:rsidRPr="006C3752">
                                <w:rPr>
                                  <w:rFonts w:cs="B Lotu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lang w:val="en-US" w:bidi="fa-IR"/>
                                </w:rPr>
                                <w:t>CD34+HSPC</w:t>
                              </w:r>
                              <w:r w:rsidRPr="006C3752">
                                <w:rPr>
                                  <w:rFonts w:cs="B Lotus" w:hint="cs"/>
                                  <w:i w:val="0"/>
                                  <w:iCs w:val="0"/>
                                  <w:color w:val="000000" w:themeColor="text1"/>
                                  <w:sz w:val="24"/>
                                  <w:szCs w:val="24"/>
                                  <w:rtl/>
                                  <w:lang w:val="en-US" w:bidi="fa-IR"/>
                                </w:rPr>
                                <w:t xml:space="preserve"> می باشد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9E9DCE1" id="Group 74" o:spid="_x0000_s1096" style="position:absolute;left:0;text-align:left;margin-left:.7pt;margin-top:28.15pt;width:451.3pt;height:534.05pt;z-index:251762688" coordsize="57315,678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">
                <v:shape id="Picture 72" o:spid="_x0000_s1097" type="#_x0000_t75" style="position:absolute;width:57315;height:60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">
                  <v:imagedata r:id="rId43" o:title=""/>
                </v:shape>
                <v:shape id="Text Box 73" o:spid="_x0000_s1098" type="#_x0000_t202" style="position:absolute;top:61296;width:57315;height:6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" stroked="f">
                  <v:textbox style="mso-fit-shape-to-text:t" inset="0,0,0,0">
                    <w:txbxContent>
                      <w:p w14:paraId="4D969AE6" w14:textId="7FC2DB5F" w:rsidR="00077133" w:rsidRPr="006C3752" w:rsidRDefault="00077133" w:rsidP="006C3752">
                        <w:pPr>
                          <w:pStyle w:val="Caption"/>
                          <w:bidi/>
                          <w:jc w:val="both"/>
                          <w:rPr>
                            <w:rFonts w:cs="B Lotus"/>
                            <w:i w:val="0"/>
                            <w:iCs w:val="0"/>
                            <w:noProof/>
                            <w:color w:val="000000" w:themeColor="text1"/>
                            <w:sz w:val="24"/>
                            <w:szCs w:val="24"/>
                          </w:rPr>
                        </w:pPr>
                        <w:r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</w:rPr>
                          <w:t>شکل</w:t>
                        </w:r>
                        <w:r w:rsidR="006C3752" w:rsidRPr="006C3752">
                          <w:rPr>
                            <w:rFonts w:cs="B Lotu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</w:rPr>
                          <w:t xml:space="preserve"> </w:t>
                        </w:r>
                        <w:r w:rsidR="006C3752" w:rsidRPr="006C3752">
                          <w:rPr>
                            <w:rFonts w:cs="B Lotus" w:hint="cs"/>
                            <w:b/>
                            <w:bCs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17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>- بررسی</w:t>
                        </w:r>
                        <w:r w:rsidR="006C3752"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</w:t>
                        </w:r>
                        <w:r w:rsidR="006C3752" w:rsidRPr="00B4762A">
                          <w:rPr>
                            <w:rFonts w:ascii="Calibri" w:eastAsia="Times New Roman" w:hAnsi="Calibri"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secretory granule membrane</w:t>
                        </w:r>
                        <w:r w:rsidR="006C3752" w:rsidRPr="006C3752">
                          <w:rPr>
                            <w:rFonts w:ascii="Calibri" w:eastAsia="Times New Roman" w:hAnsi="Calibri"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/>
                          </w:rPr>
                          <w:t xml:space="preserve"> 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bidi="fa-IR"/>
                          </w:rPr>
                          <w:t xml:space="preserve"> که تحت تاثیر جدی ژن های افزایش بیان داشته در نمونه های بیمار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AML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نسبت به </w:t>
                        </w:r>
                        <w:r w:rsidRPr="006C3752">
                          <w:rPr>
                            <w:rFonts w:cs="B Lotu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lang w:val="en-US" w:bidi="fa-IR"/>
                          </w:rPr>
                          <w:t>CD34+HSPC</w:t>
                        </w:r>
                        <w:r w:rsidRPr="006C3752">
                          <w:rPr>
                            <w:rFonts w:cs="B Lotus" w:hint="cs"/>
                            <w:i w:val="0"/>
                            <w:iCs w:val="0"/>
                            <w:color w:val="000000" w:themeColor="text1"/>
                            <w:sz w:val="24"/>
                            <w:szCs w:val="24"/>
                            <w:rtl/>
                            <w:lang w:val="en-US" w:bidi="fa-IR"/>
                          </w:rPr>
                          <w:t xml:space="preserve"> می باشد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</w:p>
    <w:p w14:paraId="476FFF05" w14:textId="1873B860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79F096DB" w14:textId="7AFFB083" w:rsidR="00077133" w:rsidRDefault="00077133" w:rsidP="00077133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1B663907" w14:textId="49430FD0" w:rsidR="00927D0A" w:rsidRPr="00BE3F87" w:rsidRDefault="00927D0A" w:rsidP="00927D0A">
      <w:pPr>
        <w:pStyle w:val="Heading3"/>
        <w:bidi/>
        <w:jc w:val="both"/>
        <w:rPr>
          <w:rFonts w:cs="B Lotus"/>
          <w:b/>
          <w:bCs/>
          <w:color w:val="000000" w:themeColor="text1"/>
          <w:sz w:val="32"/>
          <w:szCs w:val="32"/>
          <w:rtl/>
          <w:lang w:val="en-US" w:bidi="fa-IR"/>
        </w:rPr>
      </w:pPr>
      <w:bookmarkStart w:id="19" w:name="_Toc95037008"/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lastRenderedPageBreak/>
        <w:t>4-2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-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>4.</w:t>
      </w:r>
      <w:r w:rsidRPr="00BE3F87"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بررسی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Gene ontology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مرتبط با دسته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AML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در مقابل </w:t>
      </w:r>
      <w:r>
        <w:rPr>
          <w:rFonts w:cs="B Lotus"/>
          <w:b/>
          <w:bCs/>
          <w:color w:val="000000" w:themeColor="text1"/>
          <w:sz w:val="32"/>
          <w:szCs w:val="32"/>
          <w:lang w:val="en-US" w:bidi="fa-IR"/>
        </w:rPr>
        <w:t>CD34+HSPC</w:t>
      </w:r>
      <w:r>
        <w:rPr>
          <w:rFonts w:cs="B Lotus" w:hint="cs"/>
          <w:b/>
          <w:bCs/>
          <w:color w:val="000000" w:themeColor="text1"/>
          <w:sz w:val="32"/>
          <w:szCs w:val="32"/>
          <w:rtl/>
          <w:lang w:val="en-US" w:bidi="fa-IR"/>
        </w:rPr>
        <w:t xml:space="preserve"> که کاهش بیان داشته اند</w:t>
      </w:r>
      <w:bookmarkEnd w:id="19"/>
    </w:p>
    <w:p w14:paraId="57BB38C0" w14:textId="48DBD6D5" w:rsidR="008870BC" w:rsidRDefault="00A51F90" w:rsidP="00A51F90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بررسی پروسه های زیستی، عملکرد های مولکولی و کامپوننت های سلولی تفاوت های معنی داری مشاهده نمی شود؛ خروجی های هرکدام از جداول در دایرکتوری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result/ontology/acd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ضمیمه شده است.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نها موردی که با توجه به خروجی های قسمت های قبل می توان کمی به آن اعتماد کرد ارتباط این ژن ها با </w:t>
      </w:r>
      <w:r w:rsidR="00CE7CFC"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 w:rsidR="00CE7CF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.</w:t>
      </w:r>
    </w:p>
    <w:p w14:paraId="404754C3" w14:textId="6843C297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0" w:name="_Toc95037009"/>
      <w:r>
        <w:rPr>
          <w:rFonts w:cs="B Lotus" w:hint="cs"/>
          <w:b/>
          <w:bCs/>
          <w:color w:val="000000" w:themeColor="text1"/>
          <w:rtl/>
        </w:rPr>
        <w:t>5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>بررسی مقالات مرتبط</w:t>
      </w:r>
      <w:bookmarkEnd w:id="20"/>
    </w:p>
    <w:p w14:paraId="5049F4F6" w14:textId="35F662B3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 قبل، در این بخش به بررسی موارد به دست آمده و مقایسه آن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مقالات پرداخته 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شده‌است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.</w:t>
      </w:r>
    </w:p>
    <w:p w14:paraId="48352FA3" w14:textId="5E70FDA1" w:rsidR="00435E12" w:rsidRDefault="00435E12" w:rsidP="006C06EC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موارد مهمی که در نتایج به دست آمده 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در قسمت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‌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ای قبل به آن اشاره شد، فرآیند مرتبط به سیگنالینگ </w:t>
      </w:r>
      <w:r w:rsidR="00D358A4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D358A4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. در مقاله 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Abramowitz&lt;/Author&gt;&lt;Year&gt;2017&lt;/Year&gt;&lt;RecNum&gt;1&lt;/RecNum&gt;&lt;DisplayText&gt;[1]&lt;/DisplayText&gt;&lt;record&gt;&lt;rec-number&gt;1&lt;/rec-number&gt;&lt;foreign-keys&gt;&lt;key app="EN" db-id="xrxazwdvlxdvales0d9xtf54zxpsv2zf5wte" timestamp="1644134278"&gt;1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lt;/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key&gt;&lt;/foreign-keys&gt;&lt;ref-type name="Journal Article"&gt;17&lt;/ref-type&gt;&lt;contributors&gt;&lt;authors&gt;&lt;author&gt;Abramowitz, Julia&lt;/author&gt;&lt;author&gt;Neuman, Tzahi&lt;/author&gt;&lt;author&gt;Perlman, Riki&lt;/author&gt;&lt;author&gt;Ben-Yehuda, Dina&lt;/author&gt;&lt;/authors&gt;&lt;/contributors&gt;&lt;titles&gt;&lt;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Gene and protein analysis reveals that p53 pathway is functionally inactivated in cytogenetically normal Acute Myeloid Leukemia and Acute Promyelocytic Leukemia&lt;/title&gt;&lt;secondary-title&gt;BMC medical genomics&lt;/secondary-title&gt;&lt;/titles&gt;&lt;periodical&gt;&lt;full-titl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instrText>BMC medical genomics&lt;/full-title&gt;&lt;/periodical&gt;&lt;pages&gt;1-16&lt;/pages&gt;&lt;volume&gt;10&lt;/volume&gt;&lt;number&gt;1&lt;/number&gt;&lt;dates&gt;&lt;year&gt;2017&lt;/year&gt;&lt;/dates&gt;&lt;isbn&gt;1755-8794&lt;/isbn&gt;&lt;urls&gt;&lt;/urls&gt;&lt;/record&gt;&lt;/Cite&gt;&lt;/EndNote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6C06EC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1]</w:t>
      </w:r>
      <w:r w:rsidR="006C06EC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فرآیند مرتبط با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شده است و نتیجه گیری نهایی این بوده است که به صورت مشهودی ژن های به دست آمده در مقاله که مربوط به مقایسه بیماران مبتلا به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قایسه با نمونه های سالم می باشد، ارتباط جدی ای با فرآیند سیگنالینگ </w:t>
      </w:r>
      <w:r w:rsidR="006C06EC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6C06E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ارند و نتیجه گیری انجام شد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این است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«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گروه‌ها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ف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شو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>. تج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ه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تحل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تمرکز ژن و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در ب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مار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APL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نشان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دهد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که غ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رفعال‌ساز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عملکرد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پروتئ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="004415AF" w:rsidRPr="004415AF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را م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توا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به است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لاس</w:t>
      </w:r>
      <w:r w:rsidR="004415AF" w:rsidRP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ی</w:t>
      </w:r>
      <w:r w:rsidR="004415AF" w:rsidRPr="004415AF">
        <w:rPr>
          <w:rFonts w:cs="B Lotus" w:hint="eastAsia"/>
          <w:color w:val="000000" w:themeColor="text1"/>
          <w:sz w:val="28"/>
          <w:szCs w:val="28"/>
          <w:rtl/>
          <w:lang w:val="en-US" w:bidi="fa-IR"/>
        </w:rPr>
        <w:t>ون</w:t>
      </w:r>
      <w:r w:rsidR="004415AF" w:rsidRPr="004415AF">
        <w:rPr>
          <w:rFonts w:cs="B Lotus"/>
          <w:color w:val="000000" w:themeColor="text1"/>
          <w:sz w:val="28"/>
          <w:szCs w:val="28"/>
          <w:rtl/>
          <w:lang w:val="en-US" w:bidi="fa-IR"/>
        </w:rPr>
        <w:t xml:space="preserve"> مختل آن نسبت داد.</w:t>
      </w:r>
      <w:r w:rsidR="004415A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» این اختلال گزارش شده در استیلاسیون، در نتایج قسمت های قبلی نیز وجود دارد که تاییدی بر نتایج به دست آمده در تحلیل داده‌ها می‌باشد. 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در مقاله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ojima&lt;/Author&gt;&lt;Year&gt;2008&lt;/Year&gt;&lt;RecNum&gt;2&lt;/RecNum&gt;&lt;DisplayText&gt;[2]&lt;/DisplayText&gt;&lt;record&gt;&lt;rec-number&gt;2&lt;/rec-number&gt;&lt;foreign-keys&gt;&lt;key app="EN" db-id="xrxazwdvlxdvales0d9xtf54zxpsv2zf5wte" timestamp="1644134355"&gt;2&lt;/key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Kojima, K&lt;/author&gt;&lt;author&gt;Shimanuki, M&lt;/author&gt;&lt;author&gt;Shikami, M&lt;/author&gt;&lt;author&gt;Samudio, IJ&lt;/author&gt;&lt;author&gt;Ruvolo, V&lt;/author&gt;&lt;author&gt;Corn, P&lt;/author&gt;&lt;author&gt;Hanaoka, N&lt;/author&gt;&lt;author&gt;Konopleva, M&lt;/author&gt;&lt;author&gt;Andreeff, M&lt;/author&gt;&lt;author&gt;Nakakuma, H&lt;/author&gt;&lt;/authors&gt;&lt;/contributors&gt;&lt;titles&gt;&lt;title&gt;The dual PI3 kinase/mTOR inhibitor PI-103 prevents p53 induction by Mdm2 inhibition but enhances p53-mediated mitochondrial apoptosis in p53 wild-type AML&lt;/title&gt;&lt;secondary-title&gt;Leukemia&lt;/secondary-title&gt;&lt;/titles&gt;&lt;periodical&gt;&lt;full-title&gt;Leukemia&lt;/full-title&gt;&lt;/periodical&gt;&lt;pages&gt;1728-1736&lt;/pages&gt;&lt;volume&gt;22&lt;/volume&gt;&lt;number&gt;9&lt;/number&gt;&lt;dates&gt;&lt;year&gt;2008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2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Lyu&lt;/Author&gt;&lt;Year&gt;2017&lt;/Year&gt;&lt;RecNum&gt;3&lt;/RecNum&gt;&lt;DisplayText&gt;[3]&lt;/DisplayText&gt;&lt;record&gt;&lt;rec-number&gt;3&lt;/rec-number&gt;&lt;foreign-keys&gt;&lt;key app="EN" db-id="xrxazwdvlxdvales0d9xtf54zxpsv2zf5wte" timestamp="1644135767"&gt;3&lt;/key&gt;&lt;/foreign-keys&gt;&lt;ref-type name="Journal Article"&gt;17&lt;/ref-type&gt;&lt;contributors&gt;&lt;authors&gt;&lt;author&gt;Lyu, Y&lt;/author&gt;&lt;author&gt;Lou, J&lt;/author&gt;&lt;author&gt;Yang, Y&lt;/author&gt;&lt;author&gt;Feng, J&lt;/author&gt;&lt;author&gt;Hao, Y&lt;/author&gt;&lt;author&gt;Huang, S&lt;/author&gt;&lt;author&gt;Yin, L&lt;/author&gt;&lt;author&gt;Xu, J&lt;/author&gt;&lt;author&gt;Huang, D&lt;/author&gt;&lt;author&gt;Ma, B&lt;/author&gt;&lt;/authors&gt;&lt;/contributors&gt;&lt;titles&gt;&lt;title&gt;Dysfunction of the WT1-MEG3 signaling promotes AML leukemogenesis via p53-dependent and-independent pathways&lt;/title&gt;&lt;secondary-title&gt;Leukemia&lt;/secondary-title&gt;&lt;/titles&gt;&lt;periodical&gt;&lt;full-title&gt;Leukemia&lt;/full-title&gt;&lt;/periodical&gt;&lt;pages&gt;2543-2551&lt;/pages&gt;&lt;volume&gt;31&lt;/volume&gt;&lt;number&gt;12&lt;/number&gt;&lt;dates&gt;&lt;year&gt;2017&lt;/year&gt;&lt;/dates&gt;&lt;isbn&gt;1476-5551&lt;/isbn&gt;&lt;urls&gt;&lt;/urls&gt;&lt;/record&gt;&lt;/Cite&gt;&lt;/EndNote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BF3100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3]</w:t>
      </w:r>
      <w:r w:rsidR="00BF3100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راجع به ارتباط های مستقیم و غیرمستقیم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p53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ا ایجاد و گسترش </w:t>
      </w:r>
      <w:r w:rsidR="00BF3100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BF3100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شده است.</w:t>
      </w:r>
    </w:p>
    <w:p w14:paraId="2FBEF5FC" w14:textId="2ACC3897" w:rsidR="0035659F" w:rsidRPr="0035659F" w:rsidRDefault="0035659F" w:rsidP="0035659F">
      <w:pPr>
        <w:bidi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فاکتور های رونویسی ای که مرتبط با داده های به دست آمده است، </w:t>
      </w:r>
      <w:r w:rsidRPr="0035659F">
        <w:rPr>
          <w:rFonts w:cs="B Lotus"/>
          <w:color w:val="000000" w:themeColor="text1"/>
          <w:sz w:val="28"/>
          <w:szCs w:val="28"/>
          <w:lang w:val="en-US" w:bidi="fa-IR"/>
        </w:rPr>
        <w:t>E2F4</w:t>
      </w:r>
      <w:r w:rsidRPr="0035659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 که در مقال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 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Feng&lt;/Author&gt;&lt;Year&gt;2020&lt;/Year&gt;&lt;RecNum&gt;4&lt;/RecNum&gt;&lt;DisplayText&gt;[4]&lt;/DisplayText&gt;&lt;record&gt;&lt;rec-number&gt;4&lt;/rec-number&gt;&lt;foreign-keys&gt;&lt;key app="EN" db-id="xrxazwdvlxdvales0d9xtf54zxpsv2zf5wte" timestamp="1644136951"&gt;4&lt;/key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Feng, Yubin&lt;/author&gt;&lt;author&gt;Li, Lanlan&lt;/author&gt;&lt;author&gt;Du, Yan&lt;/author&gt;&lt;author&gt;Peng, Xiaoqing&lt;/author&gt;&lt;author&gt;Chen, Feihu&lt;/author&gt;&lt;/authors&gt;&lt;/contributors&gt;&lt;titles&gt;&lt;title&gt;E2F4 functions as a tumour suppressor in acute myeloid leukaemia via inhibition of the MAPK signalling pathway by binding to EZH2&lt;/title&gt;&lt;secondary-title&gt;Journal of cellular and molecular medicine&lt;/secondary-title&gt;&lt;/titles&gt;&lt;periodical&gt;&lt;full-title&gt;Journal of cellular and molecular medicine&lt;/full-title&gt;&lt;/periodical&gt;&lt;pages&gt;2157-2168&lt;/pages&gt;&lt;volume&gt;24&lt;/volume&gt;&lt;number&gt;3&lt;/number&gt;&lt;dates&gt;&lt;year&gt;2020&lt;/year&gt;&lt;/dates&gt;&lt;isbn&gt;1582-1838&lt;/isbn&gt;&lt;urls&gt;&lt;/urls&gt;&lt;/record&gt;&lt;/Cite&gt;&lt;/EndNote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3E03C5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4]</w:t>
      </w:r>
      <w:r w:rsidR="003E03C5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توضیح می دهد که افزایش بیان ژن های مرتبط با این فاکتور رونویسی از روند تکثیر و گسترش </w:t>
      </w:r>
      <w:r w:rsidR="003E03C5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3E03C5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جلوگیری می کند.</w:t>
      </w:r>
    </w:p>
    <w:p w14:paraId="642A2525" w14:textId="631043E0" w:rsidR="008870BC" w:rsidRDefault="00714076" w:rsidP="00714076">
      <w:pPr>
        <w:bidi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lastRenderedPageBreak/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موارد مرتبط دیگر که در قسمت های قبل به دست آمده است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 که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Bojesen&lt;/Author&gt;&lt;Year&gt;2006&lt;/Year&gt;&lt;RecNum&gt;5&lt;/RecNum&gt;&lt;DisplayText&gt;[5]&lt;/DisplayText&gt;&lt;record&gt;&lt;rec-number&gt;5&lt;/rec-number&gt;&lt;foreign-keys&gt;&lt;key app="EN" db-id="xrxazwdvlxdvales0d9xtf54zxpsv2zf5wte" timestamp="1644137773"&gt;5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Bojesen, SE&lt;/author&gt;&lt;author&gt;Ammerpohl, O&lt;/author&gt;&lt;author&gt;Weinhäusl, A&lt;/author&gt;&lt;author&gt;Haas, OA&lt;/author&gt;&lt;author&gt;Mettal, H&lt;/author&gt;&lt;author&gt;Bohle, RM&lt;/author&gt;&lt;author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Borkhardt, A&lt;/author&gt;&lt;author&gt;Fuchs, U&lt;/author&gt;&lt;/authors&gt;&lt;/contributors&gt;&lt;titles&gt;&lt;title&gt;Characterisation of the GRAF gene promoter and its methylation in patients with acute myeloid leukaemia and myelodysplastic syndrome&lt;/title&gt;&lt;secondary-title&gt;British journal of cancer&lt;/secondary-title&gt;&lt;/titles&gt;&lt;periodical&gt;&lt;full-title&gt;British journal of cancer&lt;/full-title&gt;&lt;/periodical&gt;&lt;pages&gt;323-332&lt;/pages&gt;&lt;volume&gt;94&lt;/volume&gt;&lt;number&gt;2&lt;/number&gt;&lt;dates&gt;&lt;year&gt;2006&lt;/year&gt;&lt;/dates&gt;&lt;isbn&gt;1532-1827&lt;/isbn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5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 w:rsidRPr="00714076">
        <w:rPr>
          <w:rFonts w:cs="B Lotus"/>
          <w:color w:val="000000" w:themeColor="text1"/>
          <w:sz w:val="28"/>
          <w:szCs w:val="28"/>
          <w:lang w:val="en-US" w:bidi="fa-IR"/>
        </w:rPr>
        <w:t>GRAF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که تنظیم کنند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TPase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 دچار عملکرد غیر طبیعی می شود و در نتایج تاکید می کند تاثیر جدی ای بر ایجاد و گسترش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.</w:t>
      </w:r>
    </w:p>
    <w:p w14:paraId="09BEF33C" w14:textId="4FC2BF9B" w:rsidR="008870BC" w:rsidRDefault="00F87632" w:rsidP="00F87632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همچنین یکی از موارد ژن های مرتبط با فاکتور رونویسی </w:t>
      </w:r>
      <w:r w:rsidR="00FC094F" w:rsidRPr="00FC094F">
        <w:rPr>
          <w:rFonts w:cs="B Lotus"/>
          <w:color w:val="000000" w:themeColor="text1"/>
          <w:sz w:val="28"/>
          <w:szCs w:val="28"/>
          <w:lang w:val="en-US" w:bidi="fa-IR"/>
        </w:rPr>
        <w:t>EZH2</w:t>
      </w:r>
      <w:r w:rsidR="00FC094F" w:rsidRP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 که در مقاله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Salvatori&lt;/Author&gt;&lt;Year&gt;2011&lt;/Year&gt;&lt;RecNum&gt;8&lt;/RecNum&gt;&lt;DisplayText&gt;[6]&lt;/DisplayText&gt;&lt;record&gt;&lt;rec-number&gt;8&lt;/rec-number&gt;&lt;foreign-keys&gt;&lt;key app="EN" db-id="xrxazwdvlxdvales0d9xtf54zxpsv2zf5wte" timestamp="1644140429"&gt;8&lt;/key&gt;&lt;/foreign-keys&gt;&lt;ref-type name="Journal Article"&gt;17&lt;/ref-type&gt;&lt;contributors&gt;&lt;authors&gt;&lt;author&gt;Salvatori, Beatrice&lt;/author&gt;&lt;author&gt;Iosue, Ilaria&lt;/author&gt;&lt;author&gt;Djodji Damas, Nkerorema&lt;/author&gt;&lt;author&gt;Mangiavacchi, Arianna&lt;/author&gt;&lt;author&gt;Chiaretti, Sabina&lt;/author&gt;&lt;author&gt;Messina, Monica&lt;/author&gt;&lt;author&gt;Padula, Fabrizio&lt;/author&gt;&lt;author&gt;Guarini, Anna&lt;/author&gt;&lt;author&gt;Bozzoni, Irene&lt;/author&gt;&lt;author&gt;Fazi, Francesco&lt;/author&gt;&lt;/authors&gt;&lt;/contributors&gt;&lt;titles&gt;&lt;title&gt;Critical role of c-Myc in acute myeloid leukemia involving direct regulation of miR-26a and histone methyltransferase EZH2&lt;/title&gt;&lt;secondary-title&gt;Genes &amp;amp; cancer&lt;/secondary-title&gt;&lt;/titles&gt;&lt;periodical&gt;&lt;full-title&gt;Genes &amp;amp; cancer&lt;/full-title&gt;&lt;/periodical&gt;&lt;pages&gt;585-592&lt;/pages&gt;&lt;volume&gt;2&lt;/volume&gt;&lt;number&gt;5&lt;/number&gt;&lt;dates&gt;&lt;year&gt;2011&lt;/year&gt;&lt;/dates&gt;&lt;isbn&gt;1947-6019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6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و 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Wang&lt;/Author&gt;&lt;Year&gt;2020&lt;/Year&gt;&lt;RecNum&gt;7&lt;/RecNum&gt;&lt;DisplayText&gt;[7]&lt;/DisplayText&gt;&lt;record&gt;&lt;rec-number&gt;7&lt;/rec-number&gt;&lt;foreign-keys&gt;&lt;key app="EN" db-id="xrxazwdvlxdvales0d9xtf54zxpsv2zf5wte" timestamp="1644140344"&gt;7&lt;/key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 w:rsidR="00FC094F"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Wang, Jingyi&lt;/author&gt;&lt;author&gt;He, Na&lt;/author&gt;&lt;author&gt;Wang, Ruiqing&lt;/author&gt;&lt;author&gt;Tian, Tian&lt;/author&gt;&lt;author&gt;Han, Fengjiao&lt;/author&gt;&lt;author&gt;Zhong, Chaoqin&lt;/author&gt;&lt;author&gt;Zhang, Chen&lt;/author&gt;&lt;author&gt;Hua, Mingqiang&lt;/author&gt;&lt;author&gt;Ji, Chunyan&lt;/author&gt;&lt;author&gt;Ma, Daoxin&lt;/author&gt;&lt;/authors&gt;&lt;/contributors&gt;&lt;titles&gt;&lt;title&gt;Analysis of TET2 and EZH2 gene functions in chromosome instability in acute myeloid leukemia&lt;/title&gt;&lt;secondary-title&gt;Scientific reports&lt;/secondary-title&gt;&lt;/titles&gt;&lt;periodical&gt;&lt;full-title&gt;Scientific reports&lt;/full-title&gt;&lt;/periodical&gt;&lt;pages&gt;1-11&lt;/pages&gt;&lt;volume&gt;10&lt;/volume&gt;&lt;number&gt;1&lt;/number&gt;&lt;dates&gt;&lt;year&gt;2020&lt;/year&gt;&lt;/dates&gt;&lt;isbn&gt;2045-2322&lt;/isbn&gt;&lt;urls&gt;&lt;/urls&gt;&lt;/record&gt;&lt;/Cite&gt;&lt;/EndNote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FC094F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7]</w:t>
      </w:r>
      <w:r w:rsidR="00FC094F"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 w:rsidR="00FC094F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مورد تاثیر جدی 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این فاکتور رونویسی در کنترل </w:t>
      </w:r>
      <w:r w:rsidR="005A57AC"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 w:rsidR="005A57AC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حث شده است.</w:t>
      </w:r>
    </w:p>
    <w:p w14:paraId="7D3D81EF" w14:textId="5CFC6465" w:rsidR="004458F9" w:rsidRDefault="004458F9" w:rsidP="004458F9">
      <w:pPr>
        <w:bidi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موارد مهم امکان اتصال و گیرنده های کیناز هستند که در جهش های بیمارگون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ین نقاط دچار مشکل می شوند.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ارتباط با یک از این موارد بحث شده است.</w:t>
      </w:r>
    </w:p>
    <w:p w14:paraId="6D9A270B" w14:textId="372634C2" w:rsidR="008870BC" w:rsidRPr="00530868" w:rsidRDefault="008870BC" w:rsidP="008870BC">
      <w:pPr>
        <w:pStyle w:val="Heading1"/>
        <w:bidi/>
        <w:rPr>
          <w:rFonts w:cs="B Lotus"/>
          <w:b/>
          <w:bCs/>
          <w:color w:val="000000" w:themeColor="text1"/>
          <w:rtl/>
          <w:lang w:val="en-US" w:bidi="fa-IR"/>
        </w:rPr>
      </w:pPr>
      <w:bookmarkStart w:id="21" w:name="_Toc95037010"/>
      <w:r>
        <w:rPr>
          <w:rFonts w:cs="B Lotus" w:hint="cs"/>
          <w:b/>
          <w:bCs/>
          <w:color w:val="000000" w:themeColor="text1"/>
          <w:rtl/>
        </w:rPr>
        <w:t>6</w:t>
      </w:r>
      <w:r w:rsidRPr="00530868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بررسی </w:t>
      </w:r>
      <w:r w:rsidR="004458F9">
        <w:rPr>
          <w:rFonts w:cs="B Lotus" w:hint="cs"/>
          <w:b/>
          <w:bCs/>
          <w:color w:val="000000" w:themeColor="text1"/>
          <w:rtl/>
          <w:lang w:bidi="fa-IR"/>
        </w:rPr>
        <w:t>درمان‌ها و داروهای</w:t>
      </w:r>
      <w:r>
        <w:rPr>
          <w:rFonts w:cs="B Lotus" w:hint="cs"/>
          <w:b/>
          <w:bCs/>
          <w:color w:val="000000" w:themeColor="text1"/>
          <w:rtl/>
          <w:lang w:bidi="fa-IR"/>
        </w:rPr>
        <w:t xml:space="preserve"> مرتبط</w:t>
      </w:r>
      <w:bookmarkEnd w:id="21"/>
    </w:p>
    <w:p w14:paraId="4DD8BC98" w14:textId="1FF62531" w:rsidR="008870BC" w:rsidRDefault="008870BC" w:rsidP="00F87632">
      <w:pPr>
        <w:bidi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tab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با توجه ب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pathway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و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Gene ontology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دست آمده در قسمت قبل، دارو</w:t>
      </w:r>
      <w:r w:rsidR="00E40A12"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‌های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رتبط به منظور درمان بیماران در بخش مورد بررسی قرار گرفته است.</w:t>
      </w:r>
    </w:p>
    <w:p w14:paraId="59A389CC" w14:textId="59A46D60" w:rsidR="00F87632" w:rsidRDefault="00F87632" w:rsidP="00F87632">
      <w:pPr>
        <w:bidi/>
        <w:ind w:firstLine="720"/>
        <w:jc w:val="both"/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یکی از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جدی ترین موارد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می باشد که تغییر در بیان آن یکی از اشتراکات 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>مهم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ین بیماران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AML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 w:rsidR="004458F9"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 w:rsidR="004458F9"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Kirchhoff&lt;/Author&gt;&lt;Year&gt;2020&lt;/Year&gt;&lt;RecNum&gt;6&lt;/RecNum&gt;&lt;DisplayText&gt;[9]&lt;/DisplayText&gt;&lt;record&gt;&lt;rec-number&gt;6&lt;/rec-number&gt;&lt;foreign-keys&gt;&lt;key app="EN" db-id="xrxazwdvlxdvales0d9xtf54zxpsv2zf5wte" timestamp="1644139873"&gt;6&lt;/key&gt;&lt;/foreign-keys&gt;&lt;ref-type name="Journal Article"&gt;17&lt;/ref-type&gt;&lt;contributors&gt;&lt;authors&gt;&lt;author&gt;Kirchhoff, Dennis&lt;/author&gt;&lt;author&gt;Stelte-Ludwig, Beatrix&lt;/author&gt;&lt;author&gt;Lerchen, Hans-Georg&lt;/author&gt;&lt;author&gt;Wengner, Antje Margret&lt;/author&gt;&lt;author&gt;Ahsen, Oliver von&lt;/author&gt;&lt;author&gt;Buchmann, Pascale&lt;/author&gt;&lt;author&gt;Märsch, Stephan&lt;/author&gt;&lt;author&gt;Mahlert, Christoph&lt;/author&gt;&lt;author&gt;Greven, Simone&lt;/author&gt;&lt;author&gt;Dietz, Lisa&lt;/author&gt;&lt;/authors&gt;&lt;/contributors&gt;&lt;titles&gt;&lt;title&gt;IL3RA-Targeting Antibody–Drug Conjugate BAY-943 with a Kinesin Spindle Protein Inhibitor Payload Shows Efficacy in Preclinical Models of Hematologic Malignancies&lt;/title&gt;&lt;secondary-title&gt;Cancers&lt;/secondary-title&gt;&lt;/titles&gt;&lt;periodical&gt;&lt;full-title&gt;Cancers&lt;/full-title&gt;&lt;/periodical&gt;&lt;pages&gt;3464&lt;/pages</w:instrText>
      </w:r>
      <w:r w:rsidR="004458F9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 w:rsidR="004458F9">
        <w:rPr>
          <w:rFonts w:cs="B Lotus"/>
          <w:color w:val="000000" w:themeColor="text1"/>
          <w:sz w:val="28"/>
          <w:szCs w:val="28"/>
          <w:lang w:val="en-US" w:bidi="fa-IR"/>
        </w:rPr>
        <w:instrText>volume&gt;12&lt;/volume&gt;&lt;number&gt;11&lt;/number&gt;&lt;dates&gt;&lt;year&gt;2020&lt;/year&gt;&lt;/dates&gt;&lt;urls&gt;&lt;/urls&gt;&lt;/record&gt;&lt;/Cite&gt;&lt;/EndNote</w:instrText>
      </w:r>
      <w:r w:rsidR="004458F9"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 w:rsidR="004458F9"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9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آنتی بادی ها برعلیه </w:t>
      </w:r>
      <w:r>
        <w:rPr>
          <w:rFonts w:cs="B Lotus"/>
          <w:color w:val="000000" w:themeColor="text1"/>
          <w:sz w:val="28"/>
          <w:szCs w:val="28"/>
          <w:lang w:val="en-US" w:bidi="fa-IR"/>
        </w:rPr>
        <w:t>IL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ستفاده می کند تا بتواند سلول های بیمار را هدف قرار دهد.</w:t>
      </w:r>
    </w:p>
    <w:p w14:paraId="1404F14A" w14:textId="1EC4678D" w:rsidR="004458F9" w:rsidRDefault="004458F9" w:rsidP="004458F9">
      <w:pPr>
        <w:bidi/>
        <w:ind w:firstLine="720"/>
        <w:jc w:val="both"/>
        <w:rPr>
          <w:rFonts w:cs="B Lotus" w:hint="cs"/>
          <w:color w:val="000000" w:themeColor="text1"/>
          <w:sz w:val="28"/>
          <w:szCs w:val="28"/>
          <w:rtl/>
          <w:lang w:val="en-US" w:bidi="fa-IR"/>
        </w:rPr>
      </w:pP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در قسمت قبل اشاره شد که یکی از موارد که در مقالات مورد بررسی قرار گرفته است گیرنده ها و اتصالات کیناز می باشد، در مقاله 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begin"/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 xml:space="preserve"> 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ADDIN EN.CITE &lt;EndNote&gt;&lt;Cite&gt;&lt;Author&gt;Grafone&lt;/Author&gt;&lt;Year&gt;2012&lt;/Year&gt;&lt;RecNum&gt;9&lt;/RecNum&gt;&lt;DisplayText&gt;[8]&lt;/DisplayText&gt;&lt;record&gt;&lt;rec-number&gt;9&lt;/rec-number&gt;&lt;foreign-keys&gt;&lt;key app="EN" db-id="xrxazwdvlxdvales0d9xtf54zxpsv2zf5wte" timestamp="1644140964"&gt;9&lt;/key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/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foreign-keys&gt;&lt;ref-type name="Journal Article"&gt;17&lt;/ref-type&gt;&lt;contributors&gt;&lt;authors&gt;&lt;author&gt;Grafone, Tiziana&lt;/author&gt;&lt;author&gt;Palmisano, Michela&lt;/author&gt;&lt;author&gt;Nicci, Chiara&lt;/author&gt;&lt;author&gt;Storti, Sergio&lt;/author&gt;&lt;/authors&gt;&lt;/contributors&gt;&lt;titles&gt;&lt;title&gt;An overview on the role of FLT3-tyrosine kinase receptor in acute myeloid leukemia: biology and treatment&lt;/title&gt;&lt;secondary-title&gt;Oncology reviews&lt;/secondary-title&gt;&lt;/titles&gt;&lt;periodical&gt;&lt;full-title&gt;Oncology reviews&lt;/full-title&gt;&lt;/periodical&gt;&lt;volume&gt;6&lt;/volum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&lt;</w:instrText>
      </w:r>
      <w:r>
        <w:rPr>
          <w:rFonts w:cs="B Lotus"/>
          <w:color w:val="000000" w:themeColor="text1"/>
          <w:sz w:val="28"/>
          <w:szCs w:val="28"/>
          <w:lang w:val="en-US" w:bidi="fa-IR"/>
        </w:rPr>
        <w:instrText>number&gt;1&lt;/number&gt;&lt;dates&gt;&lt;year&gt;2012&lt;/year&gt;&lt;/dates&gt;&lt;urls&gt;&lt;/urls&gt;&lt;/record&gt;&lt;/Cite&gt;&lt;/EndNote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instrText>&gt;</w:instrTex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separate"/>
      </w:r>
      <w:r>
        <w:rPr>
          <w:rFonts w:cs="B Lotus"/>
          <w:noProof/>
          <w:color w:val="000000" w:themeColor="text1"/>
          <w:sz w:val="28"/>
          <w:szCs w:val="28"/>
          <w:rtl/>
          <w:lang w:val="en-US" w:bidi="fa-IR"/>
        </w:rPr>
        <w:t>[8]</w:t>
      </w:r>
      <w:r>
        <w:rPr>
          <w:rFonts w:cs="B Lotus"/>
          <w:color w:val="000000" w:themeColor="text1"/>
          <w:sz w:val="28"/>
          <w:szCs w:val="28"/>
          <w:rtl/>
          <w:lang w:val="en-US" w:bidi="fa-IR"/>
        </w:rPr>
        <w:fldChar w:fldCharType="end"/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از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AC220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به عنوان مهار کننده جهش های </w:t>
      </w:r>
      <w:r w:rsidRPr="004458F9">
        <w:rPr>
          <w:rFonts w:cs="B Lotus"/>
          <w:color w:val="000000" w:themeColor="text1"/>
          <w:sz w:val="28"/>
          <w:szCs w:val="28"/>
          <w:lang w:val="en-US" w:bidi="fa-IR"/>
        </w:rPr>
        <w:t>FLT3</w:t>
      </w:r>
      <w:r>
        <w:rPr>
          <w:rFonts w:cs="B Lotus" w:hint="cs"/>
          <w:color w:val="000000" w:themeColor="text1"/>
          <w:sz w:val="28"/>
          <w:szCs w:val="28"/>
          <w:rtl/>
          <w:lang w:val="en-US" w:bidi="fa-IR"/>
        </w:rPr>
        <w:t xml:space="preserve"> در شرایط آزمایشگاهی استفاده شده و نتایج مطلوبی ارائه کرده است.</w:t>
      </w:r>
    </w:p>
    <w:p w14:paraId="40FD89FD" w14:textId="77777777" w:rsidR="00F87632" w:rsidRPr="00530868" w:rsidRDefault="00F87632" w:rsidP="00F87632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1F5D4FAE" w14:textId="3EDFD864" w:rsidR="006C06EC" w:rsidRDefault="006C06EC" w:rsidP="008870BC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2C7D3AE9" w14:textId="5B49DA87" w:rsidR="006C06EC" w:rsidRDefault="006C06EC" w:rsidP="006C06EC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1CEF31F8" w14:textId="1F5CC446" w:rsidR="006C06EC" w:rsidRDefault="006C06EC" w:rsidP="006C06EC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44E2685A" w14:textId="717B47BB" w:rsidR="006C06EC" w:rsidRDefault="006C06EC" w:rsidP="006C06EC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217BB318" w14:textId="6ED7DBC1" w:rsidR="00BE45FB" w:rsidRDefault="00BE45FB" w:rsidP="00BE45FB">
      <w:pPr>
        <w:bidi/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6A1666B5" w14:textId="77777777" w:rsidR="00BE45FB" w:rsidRDefault="00BE45FB" w:rsidP="00BE45FB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31D41600" w14:textId="305CDD76" w:rsidR="006C06EC" w:rsidRDefault="006C06EC" w:rsidP="006C06EC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75A8BB13" w14:textId="651DC57B" w:rsidR="006C06EC" w:rsidRDefault="006C06EC" w:rsidP="006C06EC">
      <w:pPr>
        <w:bidi/>
        <w:rPr>
          <w:rFonts w:cs="B Lotus"/>
          <w:color w:val="000000" w:themeColor="text1"/>
          <w:sz w:val="28"/>
          <w:szCs w:val="28"/>
          <w:lang w:val="en-US" w:bidi="fa-IR"/>
        </w:rPr>
      </w:pPr>
    </w:p>
    <w:p w14:paraId="422DEA02" w14:textId="5B516C8A" w:rsidR="006C06EC" w:rsidRPr="004415AF" w:rsidRDefault="004415AF" w:rsidP="004415AF">
      <w:pPr>
        <w:pStyle w:val="Heading1"/>
        <w:bidi/>
        <w:rPr>
          <w:rFonts w:cs="B Lotus"/>
          <w:color w:val="000000" w:themeColor="text1"/>
          <w:rtl/>
          <w:lang w:val="en-US" w:bidi="fa-IR"/>
        </w:rPr>
      </w:pPr>
      <w:r>
        <w:rPr>
          <w:rFonts w:cs="B Lotus" w:hint="cs"/>
          <w:b/>
          <w:bCs/>
          <w:color w:val="000000" w:themeColor="text1"/>
          <w:rtl/>
        </w:rPr>
        <w:lastRenderedPageBreak/>
        <w:t>7</w:t>
      </w:r>
      <w:r w:rsidRPr="004415AF">
        <w:rPr>
          <w:rFonts w:cs="B Lotus" w:hint="cs"/>
          <w:b/>
          <w:bCs/>
          <w:color w:val="000000" w:themeColor="text1"/>
          <w:rtl/>
        </w:rPr>
        <w:t xml:space="preserve">. </w:t>
      </w:r>
      <w:r>
        <w:rPr>
          <w:rFonts w:cs="B Lotus" w:hint="cs"/>
          <w:b/>
          <w:bCs/>
          <w:color w:val="000000" w:themeColor="text1"/>
          <w:rtl/>
          <w:lang w:bidi="fa-IR"/>
        </w:rPr>
        <w:t>مراجع</w:t>
      </w:r>
    </w:p>
    <w:p w14:paraId="335322C5" w14:textId="77777777" w:rsidR="006C06EC" w:rsidRDefault="006C06EC" w:rsidP="00714076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</w:p>
    <w:p w14:paraId="598845A4" w14:textId="77777777" w:rsidR="004458F9" w:rsidRPr="004458F9" w:rsidRDefault="006C06EC" w:rsidP="004458F9">
      <w:pPr>
        <w:pStyle w:val="EndNoteBibliography"/>
        <w:ind w:left="720" w:hanging="720"/>
        <w:rPr>
          <w:rtl/>
        </w:rPr>
      </w:pP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begin"/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lang w:bidi="fa-IR"/>
        </w:rPr>
        <w:instrText>ADDIN EN.REFLIST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AB175D">
        <w:rPr>
          <w:rFonts w:cs="B Lotus"/>
          <w:color w:val="000000" w:themeColor="text1"/>
          <w:sz w:val="24"/>
          <w:szCs w:val="24"/>
          <w:rtl/>
          <w:lang w:bidi="fa-IR"/>
        </w:rPr>
        <w:fldChar w:fldCharType="separate"/>
      </w:r>
      <w:r w:rsidR="004458F9" w:rsidRPr="004458F9">
        <w:rPr>
          <w:rtl/>
        </w:rPr>
        <w:t>[1]</w:t>
      </w:r>
      <w:r w:rsidR="004458F9" w:rsidRPr="004458F9">
        <w:rPr>
          <w:rtl/>
        </w:rPr>
        <w:tab/>
      </w:r>
      <w:r w:rsidR="004458F9" w:rsidRPr="004458F9">
        <w:t xml:space="preserve">J. Abramowitz, T. Neuman, R. Perlman, and D. Ben-Yehuda, "Gene and protein analysis reveals that p53 pathway is functionally inactivated in cytogenetically normal Acute Myeloid Leukemia and Acute Promyelocytic Leukemia," </w:t>
      </w:r>
      <w:r w:rsidR="004458F9" w:rsidRPr="004458F9">
        <w:rPr>
          <w:i/>
        </w:rPr>
        <w:t xml:space="preserve">BMC medical genomics, </w:t>
      </w:r>
      <w:r w:rsidR="004458F9" w:rsidRPr="004458F9">
        <w:t>vol. 10</w:t>
      </w:r>
      <w:r w:rsidR="004458F9" w:rsidRPr="004458F9">
        <w:rPr>
          <w:rtl/>
        </w:rPr>
        <w:t xml:space="preserve">, </w:t>
      </w:r>
      <w:r w:rsidR="004458F9" w:rsidRPr="004458F9">
        <w:t>no. 1, pp. 1-16, 2017</w:t>
      </w:r>
      <w:r w:rsidR="004458F9" w:rsidRPr="004458F9">
        <w:rPr>
          <w:rtl/>
        </w:rPr>
        <w:t>.</w:t>
      </w:r>
    </w:p>
    <w:p w14:paraId="6BA114B3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2]</w:t>
      </w:r>
      <w:r w:rsidRPr="004458F9">
        <w:rPr>
          <w:rtl/>
        </w:rPr>
        <w:tab/>
      </w:r>
      <w:r w:rsidRPr="004458F9">
        <w:t>K. Kojima</w:t>
      </w:r>
      <w:r w:rsidRPr="004458F9">
        <w:rPr>
          <w:i/>
        </w:rPr>
        <w:t xml:space="preserve"> et al.</w:t>
      </w:r>
      <w:r w:rsidRPr="004458F9">
        <w:t xml:space="preserve">, "The dual PI3 kinase/mTOR inhibitor PI-103 prevents p53 induction by Mdm2 inhibition but enhances p53-mediated mitochondrial apoptosis in p53 wild-type AML," </w:t>
      </w:r>
      <w:r w:rsidRPr="004458F9">
        <w:rPr>
          <w:i/>
        </w:rPr>
        <w:t xml:space="preserve">Leukemia, </w:t>
      </w:r>
      <w:r w:rsidRPr="004458F9">
        <w:t>vol. 22, no. 9, pp. 1728-1736, 2008</w:t>
      </w:r>
      <w:r w:rsidRPr="004458F9">
        <w:rPr>
          <w:rtl/>
        </w:rPr>
        <w:t>.</w:t>
      </w:r>
    </w:p>
    <w:p w14:paraId="6699C324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3]</w:t>
      </w:r>
      <w:r w:rsidRPr="004458F9">
        <w:rPr>
          <w:rtl/>
        </w:rPr>
        <w:tab/>
      </w:r>
      <w:r w:rsidRPr="004458F9">
        <w:t>Y. Lyu</w:t>
      </w:r>
      <w:r w:rsidRPr="004458F9">
        <w:rPr>
          <w:i/>
        </w:rPr>
        <w:t xml:space="preserve"> et al.</w:t>
      </w:r>
      <w:r w:rsidRPr="004458F9">
        <w:t xml:space="preserve">, "Dysfunction of the WT1-MEG3 signaling promotes AML leukemogenesis via p53-dependent and-independent pathways," </w:t>
      </w:r>
      <w:r w:rsidRPr="004458F9">
        <w:rPr>
          <w:i/>
        </w:rPr>
        <w:t xml:space="preserve">Leukemia, </w:t>
      </w:r>
      <w:r w:rsidRPr="004458F9">
        <w:t>vol. 31, no. 12, pp. 2543-2551, 2017</w:t>
      </w:r>
      <w:r w:rsidRPr="004458F9">
        <w:rPr>
          <w:rtl/>
        </w:rPr>
        <w:t>.</w:t>
      </w:r>
    </w:p>
    <w:p w14:paraId="24F38E1E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4]</w:t>
      </w:r>
      <w:r w:rsidRPr="004458F9">
        <w:rPr>
          <w:rtl/>
        </w:rPr>
        <w:tab/>
      </w:r>
      <w:r w:rsidRPr="004458F9">
        <w:t xml:space="preserve">Y. Feng, L. Li, Y. Du, X. Peng, and F. Chen, "E2F4 functions as a tumour suppressor in acute myeloid leukaemia via inhibition of the MAPK signalling pathway by binding to EZH2," </w:t>
      </w:r>
      <w:r w:rsidRPr="004458F9">
        <w:rPr>
          <w:i/>
        </w:rPr>
        <w:t xml:space="preserve">Journal of cellular and molecular medicine, </w:t>
      </w:r>
      <w:r w:rsidRPr="004458F9">
        <w:t>vol. 24, no. 3, pp. 2157-2168, 2020</w:t>
      </w:r>
      <w:r w:rsidRPr="004458F9">
        <w:rPr>
          <w:rtl/>
        </w:rPr>
        <w:t>.</w:t>
      </w:r>
    </w:p>
    <w:p w14:paraId="66E192CE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5]</w:t>
      </w:r>
      <w:r w:rsidRPr="004458F9">
        <w:rPr>
          <w:rtl/>
        </w:rPr>
        <w:tab/>
      </w:r>
      <w:r w:rsidRPr="004458F9">
        <w:t>S. Bojesen</w:t>
      </w:r>
      <w:r w:rsidRPr="004458F9">
        <w:rPr>
          <w:i/>
        </w:rPr>
        <w:t xml:space="preserve"> et al.</w:t>
      </w:r>
      <w:r w:rsidRPr="004458F9">
        <w:t xml:space="preserve">, "Characterisation of the GRAF gene promoter and its methylation in patients with acute myeloid leukaemia and myelodysplastic syndrome," </w:t>
      </w:r>
      <w:r w:rsidRPr="004458F9">
        <w:rPr>
          <w:i/>
        </w:rPr>
        <w:t xml:space="preserve">British journal of cancer, </w:t>
      </w:r>
      <w:r w:rsidRPr="004458F9">
        <w:t>vol. 94, no. 2, pp. 323-332, 2006</w:t>
      </w:r>
      <w:r w:rsidRPr="004458F9">
        <w:rPr>
          <w:rtl/>
        </w:rPr>
        <w:t>.</w:t>
      </w:r>
    </w:p>
    <w:p w14:paraId="6BF28F8B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6]</w:t>
      </w:r>
      <w:r w:rsidRPr="004458F9">
        <w:rPr>
          <w:rtl/>
        </w:rPr>
        <w:tab/>
      </w:r>
      <w:r w:rsidRPr="004458F9">
        <w:t>B. Salvatori</w:t>
      </w:r>
      <w:r w:rsidRPr="004458F9">
        <w:rPr>
          <w:i/>
        </w:rPr>
        <w:t xml:space="preserve"> et al.</w:t>
      </w:r>
      <w:r w:rsidRPr="004458F9">
        <w:t>, "Critical role of c-Myc in acute myeloid leukemia involving direct regulation of</w:t>
      </w:r>
      <w:r w:rsidRPr="004458F9">
        <w:rPr>
          <w:rtl/>
        </w:rPr>
        <w:t xml:space="preserve"> </w:t>
      </w:r>
      <w:r w:rsidRPr="004458F9">
        <w:t xml:space="preserve">miR-26a and histone methyltransferase EZH2," </w:t>
      </w:r>
      <w:r w:rsidRPr="004458F9">
        <w:rPr>
          <w:i/>
        </w:rPr>
        <w:t xml:space="preserve">Genes &amp; cancer, </w:t>
      </w:r>
      <w:r w:rsidRPr="004458F9">
        <w:t>vol. 2, no. 5, pp. 585-592, 2011</w:t>
      </w:r>
      <w:r w:rsidRPr="004458F9">
        <w:rPr>
          <w:rtl/>
        </w:rPr>
        <w:t>.</w:t>
      </w:r>
    </w:p>
    <w:p w14:paraId="44AC7834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7]</w:t>
      </w:r>
      <w:r w:rsidRPr="004458F9">
        <w:rPr>
          <w:rtl/>
        </w:rPr>
        <w:tab/>
      </w:r>
      <w:r w:rsidRPr="004458F9">
        <w:t>J. Wang</w:t>
      </w:r>
      <w:r w:rsidRPr="004458F9">
        <w:rPr>
          <w:i/>
        </w:rPr>
        <w:t xml:space="preserve"> et al.</w:t>
      </w:r>
      <w:r w:rsidRPr="004458F9">
        <w:t xml:space="preserve">, "Analysis of TET2 and EZH2 gene functions in chromosome instability in acute myeloid leukemia," </w:t>
      </w:r>
      <w:r w:rsidRPr="004458F9">
        <w:rPr>
          <w:i/>
        </w:rPr>
        <w:t xml:space="preserve">Scientific reports, </w:t>
      </w:r>
      <w:r w:rsidRPr="004458F9">
        <w:t>vol. 10, no. 1, pp. 1-11</w:t>
      </w:r>
      <w:r w:rsidRPr="004458F9">
        <w:rPr>
          <w:rtl/>
        </w:rPr>
        <w:t>, 2020.</w:t>
      </w:r>
    </w:p>
    <w:p w14:paraId="471D106F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8]</w:t>
      </w:r>
      <w:r w:rsidRPr="004458F9">
        <w:rPr>
          <w:rtl/>
        </w:rPr>
        <w:tab/>
      </w:r>
      <w:r w:rsidRPr="004458F9">
        <w:t xml:space="preserve">T. Grafone, M. Palmisano, C. Nicci, and S. Storti, "An overview on the role of FLT3-tyrosine kinase receptor in acute myeloid leukemia: biology and treatment," </w:t>
      </w:r>
      <w:r w:rsidRPr="004458F9">
        <w:rPr>
          <w:i/>
        </w:rPr>
        <w:t xml:space="preserve">Oncology reviews, </w:t>
      </w:r>
      <w:r w:rsidRPr="004458F9">
        <w:t>vol. 6, no. 1, 2012</w:t>
      </w:r>
      <w:r w:rsidRPr="004458F9">
        <w:rPr>
          <w:rtl/>
        </w:rPr>
        <w:t>.</w:t>
      </w:r>
    </w:p>
    <w:p w14:paraId="1DA40231" w14:textId="77777777" w:rsidR="004458F9" w:rsidRPr="004458F9" w:rsidRDefault="004458F9" w:rsidP="004458F9">
      <w:pPr>
        <w:pStyle w:val="EndNoteBibliography"/>
        <w:ind w:left="720" w:hanging="720"/>
        <w:rPr>
          <w:rtl/>
        </w:rPr>
      </w:pPr>
      <w:r w:rsidRPr="004458F9">
        <w:rPr>
          <w:rtl/>
        </w:rPr>
        <w:t>[9]</w:t>
      </w:r>
      <w:r w:rsidRPr="004458F9">
        <w:rPr>
          <w:rtl/>
        </w:rPr>
        <w:tab/>
      </w:r>
      <w:r w:rsidRPr="004458F9">
        <w:t>D. Kirchhoff</w:t>
      </w:r>
      <w:r w:rsidRPr="004458F9">
        <w:rPr>
          <w:i/>
        </w:rPr>
        <w:t xml:space="preserve"> et al.</w:t>
      </w:r>
      <w:r w:rsidRPr="004458F9">
        <w:t xml:space="preserve">, "IL3RA-Targeting Antibody–Drug Conjugate BAY-943 with a Kinesin Spindle Protein Inhibitor Payload Shows Efficacy in Preclinical Models of Hematologic Malignancies," </w:t>
      </w:r>
      <w:r w:rsidRPr="004458F9">
        <w:rPr>
          <w:i/>
        </w:rPr>
        <w:t xml:space="preserve">Cancers, </w:t>
      </w:r>
      <w:r w:rsidRPr="004458F9">
        <w:t>vol. 12, no. 11, p. 3464, 2020</w:t>
      </w:r>
      <w:r w:rsidRPr="004458F9">
        <w:rPr>
          <w:rtl/>
        </w:rPr>
        <w:t>.</w:t>
      </w:r>
    </w:p>
    <w:p w14:paraId="3A4469C3" w14:textId="12A9F837" w:rsidR="008870BC" w:rsidRPr="008B7D46" w:rsidRDefault="006C06EC" w:rsidP="004458F9">
      <w:pPr>
        <w:rPr>
          <w:rFonts w:cs="B Lotus"/>
          <w:color w:val="000000" w:themeColor="text1"/>
          <w:sz w:val="28"/>
          <w:szCs w:val="28"/>
          <w:rtl/>
          <w:lang w:val="en-US" w:bidi="fa-IR"/>
        </w:rPr>
      </w:pPr>
      <w:r w:rsidRPr="00AB175D">
        <w:rPr>
          <w:rFonts w:cs="B Lotus"/>
          <w:color w:val="000000" w:themeColor="text1"/>
          <w:sz w:val="24"/>
          <w:szCs w:val="24"/>
          <w:rtl/>
          <w:lang w:val="en-US" w:bidi="fa-IR"/>
        </w:rPr>
        <w:fldChar w:fldCharType="end"/>
      </w:r>
    </w:p>
    <w:sectPr w:rsidR="008870BC" w:rsidRPr="008B7D46" w:rsidSect="007F3460">
      <w:footnotePr>
        <w:numRestart w:val="eachPage"/>
      </w:footnotePr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F0CF05" w14:textId="77777777" w:rsidR="00C13164" w:rsidRDefault="00C13164" w:rsidP="007D1AC4">
      <w:pPr>
        <w:spacing w:line="240" w:lineRule="auto"/>
      </w:pPr>
      <w:r>
        <w:separator/>
      </w:r>
    </w:p>
  </w:endnote>
  <w:endnote w:type="continuationSeparator" w:id="0">
    <w:p w14:paraId="0762CEE6" w14:textId="77777777" w:rsidR="00C13164" w:rsidRDefault="00C13164" w:rsidP="007D1AC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cheherazade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45022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5E62DF" w14:textId="0961BE3B" w:rsidR="00E40A12" w:rsidRDefault="00E40A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C20586" w14:textId="77777777" w:rsidR="00E40A12" w:rsidRDefault="00E40A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987CCD" w14:textId="77777777" w:rsidR="00C13164" w:rsidRDefault="00C13164" w:rsidP="007D1AC4">
      <w:pPr>
        <w:spacing w:line="240" w:lineRule="auto"/>
      </w:pPr>
      <w:r>
        <w:separator/>
      </w:r>
    </w:p>
  </w:footnote>
  <w:footnote w:type="continuationSeparator" w:id="0">
    <w:p w14:paraId="0B354A68" w14:textId="77777777" w:rsidR="00C13164" w:rsidRDefault="00C13164" w:rsidP="007D1AC4">
      <w:pPr>
        <w:spacing w:line="240" w:lineRule="auto"/>
      </w:pPr>
      <w:r>
        <w:continuationSeparator/>
      </w:r>
    </w:p>
  </w:footnote>
  <w:footnote w:id="1">
    <w:p w14:paraId="4C9B17CD" w14:textId="1791B0A1" w:rsidR="00BC7258" w:rsidRPr="00BC7258" w:rsidRDefault="00BC7258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AML: Acute myeloid leukemia</w:t>
      </w:r>
    </w:p>
  </w:footnote>
  <w:footnote w:id="2">
    <w:p w14:paraId="3FC57FE2" w14:textId="5EFBEF45" w:rsidR="00BC7258" w:rsidRDefault="00BC725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BC7258">
        <w:t>https://en.wikipedia.org/wiki/Acute_myeloid_leukemia</w:t>
      </w:r>
    </w:p>
  </w:footnote>
  <w:footnote w:id="3">
    <w:p w14:paraId="6631AA66" w14:textId="285259DE" w:rsidR="007D1AC4" w:rsidRPr="007D1AC4" w:rsidRDefault="007D1AC4" w:rsidP="007D1AC4">
      <w:pPr>
        <w:spacing w:line="240" w:lineRule="auto"/>
        <w:rPr>
          <w:color w:val="1A0DAB"/>
          <w:shd w:val="clear" w:color="auto" w:fill="FFFFFF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>Q</w:t>
      </w:r>
      <w:r>
        <w:fldChar w:fldCharType="begin"/>
      </w:r>
      <w:r>
        <w:instrText xml:space="preserve"> HYPERLINK "https://www.biostars.org/p/296992/" </w:instrText>
      </w:r>
      <w:r>
        <w:fldChar w:fldCharType="separate"/>
      </w:r>
      <w:r w:rsidRPr="007D1AC4">
        <w:rPr>
          <w:lang w:val="en-US" w:bidi="fa-IR"/>
        </w:rPr>
        <w:t>uantile Normalization</w:t>
      </w:r>
    </w:p>
    <w:p w14:paraId="17D521DB" w14:textId="1A62F9A7" w:rsidR="007D1AC4" w:rsidRPr="007D1AC4" w:rsidRDefault="007D1AC4" w:rsidP="007D1AC4">
      <w:pPr>
        <w:pStyle w:val="FootnoteText"/>
        <w:rPr>
          <w:lang w:val="en-US" w:bidi="fa-IR"/>
        </w:rPr>
      </w:pPr>
      <w:r>
        <w:fldChar w:fldCharType="end"/>
      </w:r>
    </w:p>
  </w:footnote>
  <w:footnote w:id="4">
    <w:p w14:paraId="74090154" w14:textId="72FE7121" w:rsidR="0099796C" w:rsidRPr="0099796C" w:rsidRDefault="0099796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PCA: Principal Component Analysis</w:t>
      </w:r>
    </w:p>
  </w:footnote>
  <w:footnote w:id="5">
    <w:p w14:paraId="7E25173F" w14:textId="45A24355" w:rsidR="00674014" w:rsidRPr="00674014" w:rsidRDefault="00674014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 w:rsidRPr="00674014">
        <w:rPr>
          <w:lang w:val="en-US" w:bidi="fa-IR"/>
        </w:rPr>
        <w:t>Benjamini-</w:t>
      </w:r>
      <w:r w:rsidR="006E32F4" w:rsidRPr="00674014">
        <w:rPr>
          <w:lang w:val="en-US" w:bidi="fa-IR"/>
        </w:rPr>
        <w:t>Hochberg</w:t>
      </w:r>
    </w:p>
  </w:footnote>
  <w:footnote w:id="6">
    <w:p w14:paraId="479E35B3" w14:textId="4D916D3D" w:rsidR="00CB10BA" w:rsidRPr="00CB10BA" w:rsidRDefault="00CB10BA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KEGG: </w:t>
      </w:r>
      <w:r w:rsidRPr="00CB10BA">
        <w:rPr>
          <w:lang w:val="en-US"/>
        </w:rPr>
        <w:t>www.genome.jp/kegg/</w:t>
      </w:r>
    </w:p>
  </w:footnote>
  <w:footnote w:id="7">
    <w:p w14:paraId="4336D726" w14:textId="28BC9713" w:rsidR="007F3460" w:rsidRDefault="007F346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7F3460">
        <w:t>Transcriptional misregulation in cancer</w:t>
      </w:r>
    </w:p>
  </w:footnote>
  <w:footnote w:id="8">
    <w:p w14:paraId="40564707" w14:textId="096A4979" w:rsidR="00CB10BA" w:rsidRPr="00CB10BA" w:rsidRDefault="00CB10BA">
      <w:pPr>
        <w:pStyle w:val="FootnoteText"/>
        <w:rPr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 w:bidi="fa-IR"/>
        </w:rPr>
        <w:t xml:space="preserve">WikiPathway: </w:t>
      </w:r>
      <w:r w:rsidRPr="00CB10BA">
        <w:rPr>
          <w:lang w:val="en-US" w:bidi="fa-IR"/>
        </w:rPr>
        <w:t>www.wikipathways.org</w:t>
      </w:r>
    </w:p>
  </w:footnote>
  <w:footnote w:id="9">
    <w:p w14:paraId="58977CE6" w14:textId="33D916F8" w:rsidR="00157FB6" w:rsidRPr="00157FB6" w:rsidRDefault="00157FB6">
      <w:pPr>
        <w:pStyle w:val="FootnoteText"/>
        <w:rPr>
          <w:rtl/>
          <w:lang w:val="en-US"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>Reactome: www.</w:t>
      </w:r>
      <w:r w:rsidRPr="00157FB6">
        <w:rPr>
          <w:lang w:val="en-US"/>
        </w:rPr>
        <w:t>reactome.org</w:t>
      </w:r>
    </w:p>
  </w:footnote>
  <w:footnote w:id="10">
    <w:p w14:paraId="72084C7E" w14:textId="30B56380" w:rsidR="00FF7A06" w:rsidRDefault="00FF7A06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FF7A06">
        <w:t>https://reactome.org/content/detail/R-HSA-109582</w:t>
      </w:r>
    </w:p>
  </w:footnote>
  <w:footnote w:id="11">
    <w:p w14:paraId="5A393142" w14:textId="42B4C1F1" w:rsidR="00675163" w:rsidRDefault="00675163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675163">
        <w:t>https://www.ncbi.nlm.nih.gov/gene/5593</w:t>
      </w:r>
    </w:p>
  </w:footnote>
  <w:footnote w:id="12">
    <w:p w14:paraId="40A253D5" w14:textId="25030669" w:rsidR="00815102" w:rsidRDefault="0081510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815102">
        <w:t>https://www.ebi.ac.uk/QuickGO/term/GO:0002283</w:t>
      </w:r>
    </w:p>
  </w:footnote>
  <w:footnote w:id="13">
    <w:p w14:paraId="5553CEF5" w14:textId="0ADD847B" w:rsidR="00AB6FD5" w:rsidRDefault="00AB6FD5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B6FD5">
        <w:t>https://www.ebi.ac.uk/QuickGO/term/GO:0035325</w:t>
      </w:r>
    </w:p>
  </w:footnote>
  <w:footnote w:id="14">
    <w:p w14:paraId="61FC2021" w14:textId="422E8F26" w:rsidR="005A03E2" w:rsidRDefault="005A03E2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A03E2">
        <w:t>https://www.ebi.ac.uk/QuickGO/term/GO:0032395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B30693"/>
    <w:multiLevelType w:val="hybridMultilevel"/>
    <w:tmpl w:val="A7143002"/>
    <w:lvl w:ilvl="0" w:tplc="8DCE97F2">
      <w:start w:val="1"/>
      <w:numFmt w:val="bullet"/>
      <w:lvlText w:val="-"/>
      <w:lvlJc w:val="left"/>
      <w:pPr>
        <w:ind w:left="1080" w:hanging="360"/>
      </w:pPr>
      <w:rPr>
        <w:rFonts w:ascii="Arial" w:eastAsia="Arial" w:hAnsi="Arial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86A71FC"/>
    <w:multiLevelType w:val="hybridMultilevel"/>
    <w:tmpl w:val="4F4450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E181662"/>
    <w:multiLevelType w:val="hybridMultilevel"/>
    <w:tmpl w:val="A690812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7A707319"/>
    <w:multiLevelType w:val="hybridMultilevel"/>
    <w:tmpl w:val="EA7C429E"/>
    <w:lvl w:ilvl="0" w:tplc="598266E6">
      <w:start w:val="1"/>
      <w:numFmt w:val="bullet"/>
      <w:lvlText w:val="-"/>
      <w:lvlJc w:val="left"/>
      <w:pPr>
        <w:ind w:left="1080" w:hanging="360"/>
      </w:pPr>
      <w:rPr>
        <w:rFonts w:ascii="Scheherazade" w:eastAsia="Scheherazade" w:hAnsi="Scheherazade" w:cs="B Lotu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xazwdvlxdvales0d9xtf54zxpsv2zf5wte&quot;&gt;bioproj_aml&lt;record-ids&gt;&lt;item&gt;1&lt;/item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07308A"/>
    <w:rsid w:val="0001593E"/>
    <w:rsid w:val="0001722A"/>
    <w:rsid w:val="0002062F"/>
    <w:rsid w:val="00034DF9"/>
    <w:rsid w:val="0004393C"/>
    <w:rsid w:val="00051F9B"/>
    <w:rsid w:val="0005538E"/>
    <w:rsid w:val="000609A4"/>
    <w:rsid w:val="00061A07"/>
    <w:rsid w:val="00064726"/>
    <w:rsid w:val="00066308"/>
    <w:rsid w:val="0007242D"/>
    <w:rsid w:val="0007308A"/>
    <w:rsid w:val="00077133"/>
    <w:rsid w:val="00083FED"/>
    <w:rsid w:val="0008542D"/>
    <w:rsid w:val="000951CA"/>
    <w:rsid w:val="000A380E"/>
    <w:rsid w:val="000A4BA3"/>
    <w:rsid w:val="000A55AE"/>
    <w:rsid w:val="000B46D4"/>
    <w:rsid w:val="000C31C5"/>
    <w:rsid w:val="000C4034"/>
    <w:rsid w:val="000D0853"/>
    <w:rsid w:val="000F2452"/>
    <w:rsid w:val="000F26B9"/>
    <w:rsid w:val="000F68C8"/>
    <w:rsid w:val="00111DB0"/>
    <w:rsid w:val="001120BF"/>
    <w:rsid w:val="0014535D"/>
    <w:rsid w:val="00156F18"/>
    <w:rsid w:val="00157FB6"/>
    <w:rsid w:val="00160521"/>
    <w:rsid w:val="00162F1C"/>
    <w:rsid w:val="001675BD"/>
    <w:rsid w:val="00186D85"/>
    <w:rsid w:val="001A77AE"/>
    <w:rsid w:val="001B0DC1"/>
    <w:rsid w:val="001B26A7"/>
    <w:rsid w:val="001C036D"/>
    <w:rsid w:val="001D1EF0"/>
    <w:rsid w:val="001E76B7"/>
    <w:rsid w:val="001E7872"/>
    <w:rsid w:val="001F245F"/>
    <w:rsid w:val="002056FF"/>
    <w:rsid w:val="0022453E"/>
    <w:rsid w:val="002264FD"/>
    <w:rsid w:val="00230E3B"/>
    <w:rsid w:val="00231182"/>
    <w:rsid w:val="002314F2"/>
    <w:rsid w:val="00235B19"/>
    <w:rsid w:val="00236ED3"/>
    <w:rsid w:val="00237385"/>
    <w:rsid w:val="00242A39"/>
    <w:rsid w:val="0026521C"/>
    <w:rsid w:val="0026594C"/>
    <w:rsid w:val="0027397C"/>
    <w:rsid w:val="002747AA"/>
    <w:rsid w:val="00283FE8"/>
    <w:rsid w:val="002B63E5"/>
    <w:rsid w:val="00305F85"/>
    <w:rsid w:val="00320528"/>
    <w:rsid w:val="00323905"/>
    <w:rsid w:val="00327041"/>
    <w:rsid w:val="003306F5"/>
    <w:rsid w:val="003449F5"/>
    <w:rsid w:val="0035659F"/>
    <w:rsid w:val="00375AB9"/>
    <w:rsid w:val="003834AB"/>
    <w:rsid w:val="003C7E2D"/>
    <w:rsid w:val="003E03C5"/>
    <w:rsid w:val="003E11D3"/>
    <w:rsid w:val="003E294F"/>
    <w:rsid w:val="003F5508"/>
    <w:rsid w:val="003F79E0"/>
    <w:rsid w:val="004177E9"/>
    <w:rsid w:val="00420E03"/>
    <w:rsid w:val="0043523B"/>
    <w:rsid w:val="00435E12"/>
    <w:rsid w:val="004415AF"/>
    <w:rsid w:val="004437A7"/>
    <w:rsid w:val="004451FD"/>
    <w:rsid w:val="004458F9"/>
    <w:rsid w:val="0045043B"/>
    <w:rsid w:val="004556EF"/>
    <w:rsid w:val="00486A93"/>
    <w:rsid w:val="004B119B"/>
    <w:rsid w:val="004C25DC"/>
    <w:rsid w:val="004E24E4"/>
    <w:rsid w:val="004E3841"/>
    <w:rsid w:val="004E6E17"/>
    <w:rsid w:val="004F5D5D"/>
    <w:rsid w:val="00500071"/>
    <w:rsid w:val="00507040"/>
    <w:rsid w:val="00514A58"/>
    <w:rsid w:val="0052716F"/>
    <w:rsid w:val="00530868"/>
    <w:rsid w:val="00531E12"/>
    <w:rsid w:val="005478A0"/>
    <w:rsid w:val="00556778"/>
    <w:rsid w:val="00565827"/>
    <w:rsid w:val="005658D3"/>
    <w:rsid w:val="00567BD0"/>
    <w:rsid w:val="00570244"/>
    <w:rsid w:val="00572E25"/>
    <w:rsid w:val="005732B4"/>
    <w:rsid w:val="005837D9"/>
    <w:rsid w:val="00587B18"/>
    <w:rsid w:val="005A03E2"/>
    <w:rsid w:val="005A0D5C"/>
    <w:rsid w:val="005A57AC"/>
    <w:rsid w:val="005B38BB"/>
    <w:rsid w:val="005C5EF0"/>
    <w:rsid w:val="005C7811"/>
    <w:rsid w:val="005E1239"/>
    <w:rsid w:val="005E1261"/>
    <w:rsid w:val="0060453E"/>
    <w:rsid w:val="0061032D"/>
    <w:rsid w:val="006131AC"/>
    <w:rsid w:val="006136DD"/>
    <w:rsid w:val="006141C9"/>
    <w:rsid w:val="006303DA"/>
    <w:rsid w:val="00640476"/>
    <w:rsid w:val="00640741"/>
    <w:rsid w:val="006429BB"/>
    <w:rsid w:val="00645BFF"/>
    <w:rsid w:val="00647C4A"/>
    <w:rsid w:val="00662BA6"/>
    <w:rsid w:val="00666E6E"/>
    <w:rsid w:val="00674014"/>
    <w:rsid w:val="00675163"/>
    <w:rsid w:val="00686DDF"/>
    <w:rsid w:val="006A2CA0"/>
    <w:rsid w:val="006A41B2"/>
    <w:rsid w:val="006B3F64"/>
    <w:rsid w:val="006C06EC"/>
    <w:rsid w:val="006C1FFC"/>
    <w:rsid w:val="006C3752"/>
    <w:rsid w:val="006C5015"/>
    <w:rsid w:val="006E149A"/>
    <w:rsid w:val="006E32F4"/>
    <w:rsid w:val="00701E54"/>
    <w:rsid w:val="00706969"/>
    <w:rsid w:val="00714076"/>
    <w:rsid w:val="007212DF"/>
    <w:rsid w:val="00721CBB"/>
    <w:rsid w:val="007269D8"/>
    <w:rsid w:val="0076781D"/>
    <w:rsid w:val="007720DF"/>
    <w:rsid w:val="007727CE"/>
    <w:rsid w:val="007810B5"/>
    <w:rsid w:val="00783F47"/>
    <w:rsid w:val="007909BF"/>
    <w:rsid w:val="007A1EE6"/>
    <w:rsid w:val="007B76E3"/>
    <w:rsid w:val="007C1EF4"/>
    <w:rsid w:val="007D1AC4"/>
    <w:rsid w:val="007E54D8"/>
    <w:rsid w:val="007E72CE"/>
    <w:rsid w:val="007F1DEF"/>
    <w:rsid w:val="007F3460"/>
    <w:rsid w:val="00810D37"/>
    <w:rsid w:val="00811D1E"/>
    <w:rsid w:val="00812F48"/>
    <w:rsid w:val="00815102"/>
    <w:rsid w:val="00816861"/>
    <w:rsid w:val="0083436B"/>
    <w:rsid w:val="0084303A"/>
    <w:rsid w:val="008733EE"/>
    <w:rsid w:val="00882078"/>
    <w:rsid w:val="0088633B"/>
    <w:rsid w:val="008870BC"/>
    <w:rsid w:val="00887C73"/>
    <w:rsid w:val="00891D55"/>
    <w:rsid w:val="008946F9"/>
    <w:rsid w:val="008B0CC9"/>
    <w:rsid w:val="008B7D46"/>
    <w:rsid w:val="008C7826"/>
    <w:rsid w:val="008E1CC0"/>
    <w:rsid w:val="008F3F63"/>
    <w:rsid w:val="00927D0A"/>
    <w:rsid w:val="00932664"/>
    <w:rsid w:val="00942F41"/>
    <w:rsid w:val="009514F1"/>
    <w:rsid w:val="0096038F"/>
    <w:rsid w:val="00977737"/>
    <w:rsid w:val="00982C09"/>
    <w:rsid w:val="00986ECF"/>
    <w:rsid w:val="009958EA"/>
    <w:rsid w:val="0099796C"/>
    <w:rsid w:val="009D4421"/>
    <w:rsid w:val="009D75B4"/>
    <w:rsid w:val="009E1F88"/>
    <w:rsid w:val="009E4929"/>
    <w:rsid w:val="009E6A15"/>
    <w:rsid w:val="009F64B1"/>
    <w:rsid w:val="00A01018"/>
    <w:rsid w:val="00A067C1"/>
    <w:rsid w:val="00A067FC"/>
    <w:rsid w:val="00A11FBC"/>
    <w:rsid w:val="00A2226C"/>
    <w:rsid w:val="00A300A2"/>
    <w:rsid w:val="00A30F73"/>
    <w:rsid w:val="00A40B7C"/>
    <w:rsid w:val="00A462BF"/>
    <w:rsid w:val="00A51F90"/>
    <w:rsid w:val="00A52E98"/>
    <w:rsid w:val="00A6067E"/>
    <w:rsid w:val="00A6700B"/>
    <w:rsid w:val="00A86507"/>
    <w:rsid w:val="00A90D6A"/>
    <w:rsid w:val="00AA16D3"/>
    <w:rsid w:val="00AA5A31"/>
    <w:rsid w:val="00AA7E0D"/>
    <w:rsid w:val="00AB175D"/>
    <w:rsid w:val="00AB40C6"/>
    <w:rsid w:val="00AB4F0C"/>
    <w:rsid w:val="00AB6FD5"/>
    <w:rsid w:val="00AC2E06"/>
    <w:rsid w:val="00AE54EA"/>
    <w:rsid w:val="00AE756D"/>
    <w:rsid w:val="00B14C44"/>
    <w:rsid w:val="00B20F95"/>
    <w:rsid w:val="00B26D14"/>
    <w:rsid w:val="00B438CF"/>
    <w:rsid w:val="00B4762A"/>
    <w:rsid w:val="00B5796A"/>
    <w:rsid w:val="00B676EF"/>
    <w:rsid w:val="00B71B92"/>
    <w:rsid w:val="00B80495"/>
    <w:rsid w:val="00B82BEF"/>
    <w:rsid w:val="00B840BE"/>
    <w:rsid w:val="00B91CCC"/>
    <w:rsid w:val="00BB4D2F"/>
    <w:rsid w:val="00BB636D"/>
    <w:rsid w:val="00BC3E17"/>
    <w:rsid w:val="00BC7258"/>
    <w:rsid w:val="00BD14EC"/>
    <w:rsid w:val="00BD43EE"/>
    <w:rsid w:val="00BE0CA7"/>
    <w:rsid w:val="00BE3F87"/>
    <w:rsid w:val="00BE45FB"/>
    <w:rsid w:val="00BF3100"/>
    <w:rsid w:val="00BF6DCE"/>
    <w:rsid w:val="00C104D6"/>
    <w:rsid w:val="00C10EE8"/>
    <w:rsid w:val="00C13164"/>
    <w:rsid w:val="00C238C7"/>
    <w:rsid w:val="00C25F78"/>
    <w:rsid w:val="00C44764"/>
    <w:rsid w:val="00C46FAD"/>
    <w:rsid w:val="00C51DD5"/>
    <w:rsid w:val="00C5556A"/>
    <w:rsid w:val="00C5707C"/>
    <w:rsid w:val="00C74AC6"/>
    <w:rsid w:val="00C80EF7"/>
    <w:rsid w:val="00CA145F"/>
    <w:rsid w:val="00CA5557"/>
    <w:rsid w:val="00CA78E8"/>
    <w:rsid w:val="00CB10BA"/>
    <w:rsid w:val="00CB2662"/>
    <w:rsid w:val="00CB365D"/>
    <w:rsid w:val="00CD175B"/>
    <w:rsid w:val="00CE7CFC"/>
    <w:rsid w:val="00CF54E2"/>
    <w:rsid w:val="00D0281D"/>
    <w:rsid w:val="00D06BE2"/>
    <w:rsid w:val="00D17743"/>
    <w:rsid w:val="00D30ECA"/>
    <w:rsid w:val="00D35457"/>
    <w:rsid w:val="00D358A4"/>
    <w:rsid w:val="00D430FB"/>
    <w:rsid w:val="00D5124F"/>
    <w:rsid w:val="00D61FDD"/>
    <w:rsid w:val="00D93634"/>
    <w:rsid w:val="00D9680D"/>
    <w:rsid w:val="00DA7686"/>
    <w:rsid w:val="00DB6809"/>
    <w:rsid w:val="00DD3A5C"/>
    <w:rsid w:val="00DD4797"/>
    <w:rsid w:val="00DE6F4A"/>
    <w:rsid w:val="00DF2836"/>
    <w:rsid w:val="00DF2B1B"/>
    <w:rsid w:val="00E0681C"/>
    <w:rsid w:val="00E26562"/>
    <w:rsid w:val="00E349F7"/>
    <w:rsid w:val="00E37F88"/>
    <w:rsid w:val="00E40A12"/>
    <w:rsid w:val="00E41E47"/>
    <w:rsid w:val="00E43E32"/>
    <w:rsid w:val="00E469E9"/>
    <w:rsid w:val="00E553A1"/>
    <w:rsid w:val="00E63B25"/>
    <w:rsid w:val="00E671CE"/>
    <w:rsid w:val="00E71DBF"/>
    <w:rsid w:val="00E75F1E"/>
    <w:rsid w:val="00E91248"/>
    <w:rsid w:val="00E972E6"/>
    <w:rsid w:val="00EA0142"/>
    <w:rsid w:val="00EA4042"/>
    <w:rsid w:val="00EA55AB"/>
    <w:rsid w:val="00EB486F"/>
    <w:rsid w:val="00EB489C"/>
    <w:rsid w:val="00EB7DA1"/>
    <w:rsid w:val="00EE6D74"/>
    <w:rsid w:val="00F0180D"/>
    <w:rsid w:val="00F03E9F"/>
    <w:rsid w:val="00F114A4"/>
    <w:rsid w:val="00F11B68"/>
    <w:rsid w:val="00F168D2"/>
    <w:rsid w:val="00F21F2A"/>
    <w:rsid w:val="00F249A2"/>
    <w:rsid w:val="00F30366"/>
    <w:rsid w:val="00F36C97"/>
    <w:rsid w:val="00F5673C"/>
    <w:rsid w:val="00F700C5"/>
    <w:rsid w:val="00F81606"/>
    <w:rsid w:val="00F84A29"/>
    <w:rsid w:val="00F87632"/>
    <w:rsid w:val="00FA23DC"/>
    <w:rsid w:val="00FC0836"/>
    <w:rsid w:val="00FC094F"/>
    <w:rsid w:val="00FC56C6"/>
    <w:rsid w:val="00FC79ED"/>
    <w:rsid w:val="00FD4A66"/>
    <w:rsid w:val="00FD583B"/>
    <w:rsid w:val="00FD763A"/>
    <w:rsid w:val="00FE243C"/>
    <w:rsid w:val="00FE727C"/>
    <w:rsid w:val="00FF7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5114A7"/>
  <w15:chartTrackingRefBased/>
  <w15:docId w15:val="{122CE6A5-0C5B-4E2E-A606-1BC57C150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308A"/>
    <w:pPr>
      <w:spacing w:after="0" w:line="276" w:lineRule="auto"/>
    </w:pPr>
    <w:rPr>
      <w:rFonts w:ascii="Arial" w:eastAsia="Arial" w:hAnsi="Arial" w:cs="Arial"/>
      <w:lang w:val="e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2453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2BE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1AC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2453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"/>
    </w:rPr>
  </w:style>
  <w:style w:type="paragraph" w:styleId="ListParagraph">
    <w:name w:val="List Paragraph"/>
    <w:basedOn w:val="Normal"/>
    <w:uiPriority w:val="34"/>
    <w:qFormat/>
    <w:rsid w:val="006131A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D1AC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1AC4"/>
    <w:rPr>
      <w:rFonts w:ascii="Arial" w:eastAsia="Arial" w:hAnsi="Arial" w:cs="Arial"/>
      <w:sz w:val="20"/>
      <w:szCs w:val="20"/>
      <w:lang w:val="en"/>
    </w:rPr>
  </w:style>
  <w:style w:type="character" w:styleId="FootnoteReference">
    <w:name w:val="footnote reference"/>
    <w:basedOn w:val="DefaultParagraphFont"/>
    <w:uiPriority w:val="99"/>
    <w:semiHidden/>
    <w:unhideWhenUsed/>
    <w:rsid w:val="007D1AC4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7D1AC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"/>
    </w:rPr>
  </w:style>
  <w:style w:type="character" w:styleId="Hyperlink">
    <w:name w:val="Hyperlink"/>
    <w:basedOn w:val="DefaultParagraphFont"/>
    <w:uiPriority w:val="99"/>
    <w:unhideWhenUsed/>
    <w:rsid w:val="007D1AC4"/>
    <w:rPr>
      <w:color w:val="0000FF"/>
      <w:u w:val="single"/>
    </w:rPr>
  </w:style>
  <w:style w:type="table" w:styleId="TableGrid">
    <w:name w:val="Table Grid"/>
    <w:basedOn w:val="TableNormal"/>
    <w:uiPriority w:val="39"/>
    <w:rsid w:val="00CA14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430F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B82BE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"/>
    </w:rPr>
  </w:style>
  <w:style w:type="paragraph" w:styleId="TOCHeading">
    <w:name w:val="TOC Heading"/>
    <w:basedOn w:val="Heading1"/>
    <w:next w:val="Normal"/>
    <w:uiPriority w:val="39"/>
    <w:unhideWhenUsed/>
    <w:qFormat/>
    <w:rsid w:val="00F30366"/>
    <w:p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01E54"/>
    <w:pPr>
      <w:tabs>
        <w:tab w:val="right" w:leader="dot" w:pos="9016"/>
      </w:tabs>
      <w:bidi/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036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2226C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0A12"/>
    <w:rPr>
      <w:rFonts w:ascii="Arial" w:eastAsia="Arial" w:hAnsi="Arial" w:cs="Arial"/>
      <w:lang w:val="en"/>
    </w:rPr>
  </w:style>
  <w:style w:type="paragraph" w:styleId="Footer">
    <w:name w:val="footer"/>
    <w:basedOn w:val="Normal"/>
    <w:link w:val="FooterChar"/>
    <w:uiPriority w:val="99"/>
    <w:unhideWhenUsed/>
    <w:rsid w:val="00E40A1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0A12"/>
    <w:rPr>
      <w:rFonts w:ascii="Arial" w:eastAsia="Arial" w:hAnsi="Arial" w:cs="Arial"/>
      <w:lang w:val="en"/>
    </w:rPr>
  </w:style>
  <w:style w:type="paragraph" w:customStyle="1" w:styleId="EndNoteBibliographyTitle">
    <w:name w:val="EndNote Bibliography Title"/>
    <w:basedOn w:val="Normal"/>
    <w:link w:val="EndNoteBibliographyTitleChar"/>
    <w:rsid w:val="006C06EC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06EC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6C06E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06EC"/>
    <w:rPr>
      <w:rFonts w:ascii="Arial" w:eastAsia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8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5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45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0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93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25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55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6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8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3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0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9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1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5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1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3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9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1.png"/><Relationship Id="rId21" Type="http://schemas.openxmlformats.org/officeDocument/2006/relationships/image" Target="media/image14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oter" Target="footer1.xml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7.png"/><Relationship Id="rId43" Type="http://schemas.openxmlformats.org/officeDocument/2006/relationships/image" Target="media/image35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20" Type="http://schemas.openxmlformats.org/officeDocument/2006/relationships/image" Target="media/image13.png"/><Relationship Id="rId41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08A6B4-EC25-46F7-9BF6-BE3D09EF90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08</TotalTime>
  <Pages>41</Pages>
  <Words>8772</Words>
  <Characters>50003</Characters>
  <Application>Microsoft Office Word</Application>
  <DocSecurity>0</DocSecurity>
  <Lines>416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H. Movaseghi</dc:creator>
  <cp:keywords/>
  <dc:description/>
  <cp:lastModifiedBy>MH. Movaseghi</cp:lastModifiedBy>
  <cp:revision>151</cp:revision>
  <cp:lastPrinted>2022-02-02T13:04:00Z</cp:lastPrinted>
  <dcterms:created xsi:type="dcterms:W3CDTF">2022-01-30T07:53:00Z</dcterms:created>
  <dcterms:modified xsi:type="dcterms:W3CDTF">2022-02-06T09:53:00Z</dcterms:modified>
</cp:coreProperties>
</file>